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5A1746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Mechanical View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466CBD95" w14:textId="77777777" w:rsidR="00072C59" w:rsidRPr="000A1D4E" w:rsidRDefault="00040758" w:rsidP="002A45BC">
      <w:pPr>
        <w:jc w:val="center"/>
        <w:rPr>
          <w:rFonts w:ascii="Times New Roman" w:eastAsia="Times New Roman" w:hAnsi="Times New Roman" w:cs="Times New Roman"/>
          <w:b/>
          <w:sz w:val="28"/>
          <w:szCs w:val="28"/>
          <w:lang w:val="en-US"/>
        </w:rPr>
      </w:pPr>
      <w:r w:rsidRPr="00F33491">
        <w:rPr>
          <w:rFonts w:ascii="Times New Roman" w:eastAsia="Times New Roman" w:hAnsi="Times New Roman" w:cs="Times New Roman"/>
          <w:b/>
          <w:sz w:val="28"/>
          <w:szCs w:val="28"/>
          <w:highlight w:val="darkGreen"/>
          <w:lang w:val="en-US"/>
        </w:rPr>
        <w:t xml:space="preserve"># TODO: </w:t>
      </w:r>
      <w:r w:rsidRPr="00F33491">
        <w:rPr>
          <w:rFonts w:ascii="Times New Roman" w:eastAsia="Times New Roman" w:hAnsi="Times New Roman" w:cs="Times New Roman"/>
          <w:b/>
          <w:sz w:val="28"/>
          <w:szCs w:val="28"/>
          <w:highlight w:val="darkGreen"/>
          <w:rtl/>
          <w:lang w:val="en-US"/>
        </w:rPr>
        <w:t>نوشتن خلاصه</w:t>
      </w:r>
      <w:r w:rsidR="00FA0FA1" w:rsidRPr="00F33491">
        <w:rPr>
          <w:rFonts w:ascii="Times New Roman" w:eastAsia="Times New Roman" w:hAnsi="Times New Roman" w:cs="Times New Roman"/>
          <w:b/>
          <w:sz w:val="28"/>
          <w:szCs w:val="28"/>
          <w:highlight w:val="darkGreen"/>
          <w:rtl/>
          <w:lang w:val="en-US" w:bidi="fa-IR"/>
        </w:rPr>
        <w:t xml:space="preserve"> و کلمات کلیدی</w:t>
      </w:r>
      <w:r w:rsidRPr="00F33491">
        <w:rPr>
          <w:rFonts w:ascii="Times New Roman" w:eastAsia="Times New Roman" w:hAnsi="Times New Roman" w:cs="Times New Roman"/>
          <w:b/>
          <w:sz w:val="28"/>
          <w:szCs w:val="28"/>
          <w:highlight w:val="darkGreen"/>
          <w:rtl/>
          <w:lang w:val="en-US"/>
        </w:rPr>
        <w:t xml:space="preserve"> </w:t>
      </w:r>
      <w:r w:rsidR="00FA0FA1" w:rsidRPr="00F33491">
        <w:rPr>
          <w:rFonts w:ascii="Times New Roman" w:eastAsia="Times New Roman" w:hAnsi="Times New Roman" w:cs="Times New Roman"/>
          <w:b/>
          <w:sz w:val="28"/>
          <w:szCs w:val="28"/>
          <w:highlight w:val="darkGreen"/>
          <w:rtl/>
          <w:lang w:val="en-US"/>
        </w:rPr>
        <w:t>تو</w:t>
      </w:r>
      <w:r w:rsidRPr="00F33491">
        <w:rPr>
          <w:rFonts w:ascii="Times New Roman" w:eastAsia="Times New Roman" w:hAnsi="Times New Roman" w:cs="Times New Roman"/>
          <w:b/>
          <w:sz w:val="28"/>
          <w:szCs w:val="28"/>
          <w:highlight w:val="darkGreen"/>
          <w:rtl/>
          <w:lang w:val="en-US"/>
        </w:rPr>
        <w:t xml:space="preserve"> مرحله آخر</w:t>
      </w:r>
    </w:p>
    <w:p w14:paraId="54B1E7E7" w14:textId="77777777"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77777777" w:rsidR="00FA0FA1" w:rsidRPr="000A1D4E" w:rsidRDefault="00FA0FA1" w:rsidP="002A45BC">
      <w:pPr>
        <w:jc w:val="both"/>
        <w:rPr>
          <w:rFonts w:ascii="Times New Roman" w:eastAsia="Times New Roman" w:hAnsi="Times New Roman" w:cs="Times New Roman"/>
          <w:b/>
          <w:sz w:val="32"/>
          <w:szCs w:val="32"/>
          <w:lang w:val="en-US"/>
        </w:rPr>
      </w:pP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77777777"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 xml:space="preserve">The question of choosing an adequate optimizer for a deep learning problem is not answered yet. Instead, there are ways like empirical comparing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608BE947"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techniques or optimizers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384F23BE" w:rsidR="00543769" w:rsidRDefault="00543769" w:rsidP="002A45BC">
      <w:pPr>
        <w:spacing w:before="240" w:after="240"/>
        <w:jc w:val="both"/>
        <w:rPr>
          <w:rFonts w:ascii="Times New Roman" w:eastAsia="Times New Roman" w:hAnsi="Times New Roman" w:cs="Times New Roman"/>
          <w:sz w:val="28"/>
          <w:szCs w:val="28"/>
          <w:rtl/>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 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novel mechanical</w:t>
      </w:r>
      <w:r w:rsidR="00BB197B" w:rsidRPr="00BB197B">
        <w:rPr>
          <w:rFonts w:asciiTheme="majorBidi" w:hAnsiTheme="majorBidi" w:cstheme="majorBidi"/>
          <w:sz w:val="28"/>
          <w:szCs w:val="28"/>
          <w:lang w:val="en-US"/>
        </w:rPr>
        <w:t xml:space="preserve"> idea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00BC409F" w14:textId="50121959"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50A885E6"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the </w:t>
      </w:r>
      <w:r w:rsidR="000E7A69">
        <w:rPr>
          <w:rFonts w:asciiTheme="majorBidi" w:hAnsiTheme="majorBidi" w:cstheme="majorBidi"/>
          <w:sz w:val="28"/>
          <w:szCs w:val="28"/>
          <w:lang w:val="en-US"/>
        </w:rPr>
        <w:t xml:space="preserv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w:t>
      </w:r>
      <w:r w:rsidR="00C6013C">
        <w:rPr>
          <w:rFonts w:asciiTheme="majorBidi" w:hAnsiTheme="majorBidi" w:cstheme="majorBidi"/>
          <w:sz w:val="28"/>
          <w:szCs w:val="28"/>
        </w:rPr>
        <w:t>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087172">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3E7109E3"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D27C04"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3B484404"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1]"},"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47957AFE"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2]"},"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2981B8D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look at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12B08E57"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6D1BE4">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1F04529F"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 xml:space="preserve">their function is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05E7360A"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6D1BE4">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3ED43E0D"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009697E5"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72A8433B"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sloping surfaces,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two balls of different masses f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724025">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it makes it easier to </w:t>
      </w:r>
      <w:r w:rsidR="00724025">
        <w:rPr>
          <w:rFonts w:asciiTheme="majorBidi" w:hAnsiTheme="majorBidi" w:cstheme="majorBidi"/>
          <w:sz w:val="28"/>
          <w:szCs w:val="28"/>
          <w:lang w:val="en-US"/>
        </w:rPr>
        <w:t xml:space="preserve">compare </w:t>
      </w:r>
      <w:r>
        <w:rPr>
          <w:rFonts w:asciiTheme="majorBidi" w:hAnsiTheme="majorBidi" w:cstheme="majorBidi"/>
          <w:sz w:val="28"/>
          <w:szCs w:val="28"/>
          <w:lang w:val="en-US"/>
        </w:rPr>
        <w:t>them</w:t>
      </w:r>
      <w:r w:rsidR="00724025"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w:t>
      </w:r>
      <w:r w:rsidR="0013169F">
        <w:rPr>
          <w:rFonts w:asciiTheme="majorBidi" w:hAnsiTheme="majorBidi" w:cstheme="majorBidi"/>
          <w:sz w:val="28"/>
          <w:szCs w:val="28"/>
          <w:lang w:val="en-US"/>
        </w:rPr>
        <w:lastRenderedPageBreak/>
        <w:t xml:space="preserve">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7505863D"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For a deeper understanding of 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of </w:t>
      </w:r>
      <w:r w:rsidR="007A0528">
        <w:rPr>
          <w:rFonts w:asciiTheme="majorBidi" w:hAnsiTheme="majorBidi" w:cstheme="majorBidi"/>
          <w:sz w:val="28"/>
          <w:szCs w:val="28"/>
          <w:lang w:val="en-US"/>
        </w:rPr>
        <w:t>it</w:t>
      </w:r>
      <w:r w:rsidR="007A0528" w:rsidRPr="007A0528">
        <w:rPr>
          <w:rFonts w:asciiTheme="majorBidi" w:hAnsiTheme="majorBidi" w:cstheme="majorBidi"/>
          <w:sz w:val="28"/>
          <w:szCs w:val="28"/>
          <w:lang w:val="en-US"/>
        </w:rPr>
        <w:t xml:space="preserve">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2C707FD3"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6D1BE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5813FA2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6105F1F7"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BE1FA4" w:rsidRPr="00BE1FA4">
        <w:rPr>
          <w:rFonts w:asciiTheme="majorBidi" w:hAnsiTheme="majorBidi" w:cstheme="majorBidi"/>
          <w:sz w:val="28"/>
          <w:szCs w:val="28"/>
        </w:rPr>
        <w:t xml:space="preserve">with increasing m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AEFD8D4"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lastRenderedPageBreak/>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Pr>
          <w:rFonts w:asciiTheme="majorBidi" w:hAnsiTheme="majorBidi" w:cstheme="majorBidi"/>
          <w:sz w:val="28"/>
          <w:szCs w:val="28"/>
          <w:lang w:val="en-US"/>
        </w:rPr>
        <w:t>In</w:t>
      </w:r>
      <w:r w:rsidR="00ED7826" w:rsidRPr="00ED7826">
        <w:rPr>
          <w:rFonts w:asciiTheme="majorBidi" w:hAnsiTheme="majorBidi" w:cstheme="majorBidi"/>
          <w:sz w:val="28"/>
          <w:szCs w:val="28"/>
        </w:rPr>
        <w:t xml:space="preserve"> fact</w:t>
      </w:r>
      <w:r w:rsidR="00D32E2C">
        <w:rPr>
          <w:rFonts w:asciiTheme="majorBidi" w:hAnsiTheme="majorBidi" w:cstheme="majorBidi"/>
          <w:sz w:val="28"/>
          <w:szCs w:val="28"/>
        </w:rPr>
        <w:t>,</w:t>
      </w:r>
      <w:r w:rsidR="00D32E2C" w:rsidRPr="00D32E2C">
        <w:rPr>
          <w:rFonts w:asciiTheme="majorBidi" w:hAnsiTheme="majorBidi" w:cstheme="majorBidi"/>
          <w:sz w:val="28"/>
          <w:szCs w:val="28"/>
        </w:rPr>
        <w:t xml:space="preserve"> </w:t>
      </w:r>
      <w:r w:rsidR="00D32E2C">
        <w:rPr>
          <w:rFonts w:asciiTheme="majorBidi" w:hAnsiTheme="majorBidi" w:cstheme="majorBidi"/>
          <w:sz w:val="28"/>
          <w:szCs w:val="28"/>
        </w:rPr>
        <w:t xml:space="preserve">a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E06EFC">
        <w:rPr>
          <w:rFonts w:asciiTheme="majorBidi" w:hAnsiTheme="majorBidi" w:cstheme="majorBidi"/>
          <w:sz w:val="28"/>
          <w:szCs w:val="28"/>
        </w:rPr>
        <w:t>which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7049F924"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fter applying 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49E70E6"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3]"},"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0285DA43"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3BBAAA00"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1951502B"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 </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0D4DDF">
        <w:rPr>
          <w:rFonts w:asciiTheme="majorBidi" w:hAnsiTheme="majorBidi" w:cstheme="majorBidi"/>
          <w:sz w:val="28"/>
          <w:szCs w:val="28"/>
          <w:lang w:val="en-US"/>
        </w:rPr>
        <w:t>to</w:t>
      </w:r>
      <w:r w:rsidR="00ED7826" w:rsidRPr="00ED7826">
        <w:rPr>
          <w:rFonts w:asciiTheme="majorBidi" w:hAnsiTheme="majorBidi" w:cstheme="majorBidi"/>
          <w:sz w:val="28"/>
          <w:szCs w:val="28"/>
          <w:lang w:val="en-US"/>
        </w:rPr>
        <w:t xml:space="preserve">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55928989"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In summary, to select m with 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718EC3CD"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D27C0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3B5D6557"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F4A7BD2"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as required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555BDA89"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4]"},"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68F23819"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which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D27C0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680F2C9E"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 in our code</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proofErr w:type="spellStart"/>
      <w:r w:rsidR="00ED7826" w:rsidRPr="00ED7826">
        <w:rPr>
          <w:rFonts w:asciiTheme="majorBidi" w:hAnsiTheme="majorBidi" w:cstheme="majorBidi"/>
          <w:sz w:val="28"/>
          <w:szCs w:val="28"/>
          <w:lang w:val="en-US"/>
        </w:rPr>
        <w:t>to</w:t>
      </w:r>
      <w:proofErr w:type="spellEnd"/>
      <w:r w:rsidR="00ED7826" w:rsidRPr="00ED7826">
        <w:rPr>
          <w:rFonts w:asciiTheme="majorBidi" w:hAnsiTheme="majorBidi" w:cstheme="majorBidi"/>
          <w:sz w:val="28"/>
          <w:szCs w:val="28"/>
          <w:lang w:val="en-US"/>
        </w:rPr>
        <w:t xml:space="preserve">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D27C04"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42842495"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D27C04"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00D03320" w14:textId="44DF6EC6" w:rsidR="001C65F3" w:rsidRPr="00AA078F" w:rsidRDefault="001C65F3" w:rsidP="00AA078F">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684D2FB5" w14:textId="77777777" w:rsidTr="00DB0E5D">
        <w:trPr>
          <w:trHeight w:val="288"/>
          <w:jc w:val="center"/>
        </w:trPr>
        <w:tc>
          <w:tcPr>
            <w:tcW w:w="2500" w:type="pct"/>
            <w:gridSpan w:val="2"/>
            <w:tcBorders>
              <w:top w:val="double" w:sz="4" w:space="0" w:color="auto"/>
              <w:bottom w:val="double" w:sz="4" w:space="0" w:color="auto"/>
            </w:tcBorders>
            <w:vAlign w:val="center"/>
          </w:tcPr>
          <w:p w14:paraId="07701C05" w14:textId="592F99BE"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β=0.9</m:t>
                </m:r>
              </m:oMath>
            </m:oMathPara>
          </w:p>
        </w:tc>
        <w:tc>
          <w:tcPr>
            <w:tcW w:w="2500" w:type="pct"/>
            <w:gridSpan w:val="2"/>
            <w:tcBorders>
              <w:top w:val="double" w:sz="4" w:space="0" w:color="auto"/>
              <w:bottom w:val="double" w:sz="4" w:space="0" w:color="auto"/>
            </w:tcBorders>
            <w:vAlign w:val="center"/>
          </w:tcPr>
          <w:p w14:paraId="6D296679" w14:textId="1598475E" w:rsidR="00874D34" w:rsidRPr="00DB0E5D" w:rsidRDefault="00D27C04" w:rsidP="00FE33FE">
            <w:pPr>
              <w:jc w:val="center"/>
              <w:rPr>
                <w:rFonts w:asciiTheme="majorBidi" w:hAnsiTheme="majorBidi" w:cstheme="majorBidi"/>
                <w:sz w:val="24"/>
                <w:szCs w:val="24"/>
                <w:lang w:val="en-US"/>
              </w:rPr>
            </w:pPr>
            <m:oMathPara>
              <m:oMath>
                <m:f>
                  <m:fPr>
                    <m:type m:val="lin"/>
                    <m:ctrlPr>
                      <w:rPr>
                        <w:rFonts w:ascii="Cambria Math" w:hAnsi="Cambria Math" w:cstheme="majorBidi"/>
                        <w:i/>
                        <w:sz w:val="24"/>
                        <w:szCs w:val="24"/>
                        <w:lang w:val="en-US"/>
                      </w:rPr>
                    </m:ctrlPr>
                  </m:fPr>
                  <m:num>
                    <m:r>
                      <w:rPr>
                        <w:rFonts w:ascii="Cambria Math" w:hAnsi="Cambria Math" w:cstheme="majorBidi"/>
                        <w:sz w:val="24"/>
                        <w:szCs w:val="24"/>
                        <w:lang w:val="en-US"/>
                      </w:rPr>
                      <m:t>1</m:t>
                    </m:r>
                  </m:num>
                  <m:den>
                    <m:r>
                      <w:rPr>
                        <w:rFonts w:ascii="Cambria Math" w:hAnsi="Cambria Math" w:cstheme="majorBidi"/>
                        <w:sz w:val="24"/>
                        <w:szCs w:val="24"/>
                        <w:lang w:val="en-US"/>
                      </w:rPr>
                      <m:t>(1-β)</m:t>
                    </m:r>
                  </m:den>
                </m:f>
                <m:r>
                  <w:rPr>
                    <w:rFonts w:ascii="Cambria Math" w:hAnsi="Cambria Math" w:cstheme="majorBidi"/>
                    <w:sz w:val="24"/>
                    <w:szCs w:val="24"/>
                    <w:lang w:val="en-US"/>
                  </w:rPr>
                  <m:t>=10</m:t>
                </m:r>
              </m:oMath>
            </m:oMathPara>
          </w:p>
        </w:tc>
      </w:tr>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D27C04"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DD6AED" w:rsidRPr="00DD6AED" w14:paraId="0902AD18" w14:textId="77777777" w:rsidTr="00DB0E5D">
        <w:trPr>
          <w:trHeight w:val="288"/>
          <w:jc w:val="center"/>
        </w:trPr>
        <w:tc>
          <w:tcPr>
            <w:tcW w:w="1250" w:type="pct"/>
            <w:tcBorders>
              <w:top w:val="double" w:sz="4" w:space="0" w:color="auto"/>
            </w:tcBorders>
            <w:vAlign w:val="center"/>
          </w:tcPr>
          <w:p w14:paraId="29B4CE3B" w14:textId="3986BEC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w:t>
            </w:r>
          </w:p>
        </w:tc>
        <w:tc>
          <w:tcPr>
            <w:tcW w:w="1250" w:type="pct"/>
            <w:tcBorders>
              <w:top w:val="double" w:sz="4" w:space="0" w:color="auto"/>
            </w:tcBorders>
            <w:vAlign w:val="center"/>
          </w:tcPr>
          <w:p w14:paraId="18587A63" w14:textId="0151E2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5</w:t>
            </w:r>
          </w:p>
        </w:tc>
        <w:tc>
          <w:tcPr>
            <w:tcW w:w="1250" w:type="pct"/>
            <w:tcBorders>
              <w:top w:val="double" w:sz="4" w:space="0" w:color="auto"/>
            </w:tcBorders>
            <w:vAlign w:val="center"/>
          </w:tcPr>
          <w:p w14:paraId="155BF059" w14:textId="3D63E0D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tcBorders>
              <w:top w:val="double" w:sz="4" w:space="0" w:color="auto"/>
            </w:tcBorders>
            <w:vAlign w:val="center"/>
          </w:tcPr>
          <w:p w14:paraId="03204BA5" w14:textId="3BB67B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r>
      <w:tr w:rsidR="00DD6AED" w:rsidRPr="00DD6AED" w14:paraId="0D86BEBD" w14:textId="77777777" w:rsidTr="00DB0E5D">
        <w:trPr>
          <w:trHeight w:val="288"/>
          <w:jc w:val="center"/>
        </w:trPr>
        <w:tc>
          <w:tcPr>
            <w:tcW w:w="1250" w:type="pct"/>
            <w:vAlign w:val="center"/>
          </w:tcPr>
          <w:p w14:paraId="46B73562" w14:textId="62A3C41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w:t>
            </w:r>
          </w:p>
        </w:tc>
        <w:tc>
          <w:tcPr>
            <w:tcW w:w="1250" w:type="pct"/>
            <w:vAlign w:val="center"/>
          </w:tcPr>
          <w:p w14:paraId="7D87BBE4" w14:textId="564224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63</w:t>
            </w:r>
          </w:p>
        </w:tc>
        <w:tc>
          <w:tcPr>
            <w:tcW w:w="1250" w:type="pct"/>
            <w:vAlign w:val="center"/>
          </w:tcPr>
          <w:p w14:paraId="5B401FCC" w14:textId="0ADA2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4610CC9F" w14:textId="2079BD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72</w:t>
            </w:r>
          </w:p>
        </w:tc>
      </w:tr>
      <w:tr w:rsidR="00DD6AED" w:rsidRPr="00DD6AED" w14:paraId="7DF4AB15" w14:textId="77777777" w:rsidTr="00DB0E5D">
        <w:trPr>
          <w:trHeight w:val="288"/>
          <w:jc w:val="center"/>
        </w:trPr>
        <w:tc>
          <w:tcPr>
            <w:tcW w:w="1250" w:type="pct"/>
            <w:vAlign w:val="center"/>
          </w:tcPr>
          <w:p w14:paraId="05501D60" w14:textId="2D1C553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vAlign w:val="center"/>
          </w:tcPr>
          <w:p w14:paraId="6D838EA4" w14:textId="32FDA8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w:t>
            </w:r>
          </w:p>
        </w:tc>
        <w:tc>
          <w:tcPr>
            <w:tcW w:w="1250" w:type="pct"/>
            <w:vAlign w:val="center"/>
          </w:tcPr>
          <w:p w14:paraId="6B040E34" w14:textId="4835E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15A1DEFF" w14:textId="79694DB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33</w:t>
            </w:r>
          </w:p>
        </w:tc>
      </w:tr>
      <w:tr w:rsidR="00DD6AED" w:rsidRPr="00DD6AED" w14:paraId="39BD2252" w14:textId="77777777" w:rsidTr="00DB0E5D">
        <w:trPr>
          <w:trHeight w:val="288"/>
          <w:jc w:val="center"/>
        </w:trPr>
        <w:tc>
          <w:tcPr>
            <w:tcW w:w="1250" w:type="pct"/>
            <w:vAlign w:val="center"/>
          </w:tcPr>
          <w:p w14:paraId="2E544BA7" w14:textId="5D0D4E5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72E7056E" w14:textId="6283149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4</w:t>
            </w:r>
          </w:p>
        </w:tc>
        <w:tc>
          <w:tcPr>
            <w:tcW w:w="1250" w:type="pct"/>
            <w:vAlign w:val="center"/>
          </w:tcPr>
          <w:p w14:paraId="23C83CE8" w14:textId="59B95BB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53D55224" w14:textId="57D8607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84</w:t>
            </w:r>
          </w:p>
        </w:tc>
      </w:tr>
      <w:tr w:rsidR="00DD6AED" w:rsidRPr="00DD6AED" w14:paraId="3E0E723C" w14:textId="77777777" w:rsidTr="00DB0E5D">
        <w:trPr>
          <w:trHeight w:val="288"/>
          <w:jc w:val="center"/>
        </w:trPr>
        <w:tc>
          <w:tcPr>
            <w:tcW w:w="1250" w:type="pct"/>
            <w:vAlign w:val="center"/>
          </w:tcPr>
          <w:p w14:paraId="27DA6534" w14:textId="21EA47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00694553" w14:textId="427F0F9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6</w:t>
            </w:r>
          </w:p>
        </w:tc>
        <w:tc>
          <w:tcPr>
            <w:tcW w:w="1250" w:type="pct"/>
            <w:vAlign w:val="center"/>
          </w:tcPr>
          <w:p w14:paraId="619534ED" w14:textId="47FB459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341C55A5" w14:textId="22F9AB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28</w:t>
            </w:r>
          </w:p>
        </w:tc>
      </w:tr>
      <w:tr w:rsidR="00DD6AED" w:rsidRPr="00DD6AED" w14:paraId="78DC0F57" w14:textId="77777777" w:rsidTr="00DB0E5D">
        <w:trPr>
          <w:trHeight w:val="288"/>
          <w:jc w:val="center"/>
        </w:trPr>
        <w:tc>
          <w:tcPr>
            <w:tcW w:w="1250" w:type="pct"/>
            <w:vAlign w:val="center"/>
          </w:tcPr>
          <w:p w14:paraId="4B4132BA" w14:textId="264DBB9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1F43D5A0" w14:textId="1F865D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8</w:t>
            </w:r>
          </w:p>
        </w:tc>
        <w:tc>
          <w:tcPr>
            <w:tcW w:w="1250" w:type="pct"/>
            <w:vAlign w:val="center"/>
          </w:tcPr>
          <w:p w14:paraId="08671C9E" w14:textId="3746177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76C1836E" w14:textId="5F36C6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66</w:t>
            </w:r>
          </w:p>
        </w:tc>
      </w:tr>
      <w:tr w:rsidR="00DD6AED" w:rsidRPr="00DD6AED" w14:paraId="191F5CBE" w14:textId="77777777" w:rsidTr="00DB0E5D">
        <w:trPr>
          <w:trHeight w:val="288"/>
          <w:jc w:val="center"/>
        </w:trPr>
        <w:tc>
          <w:tcPr>
            <w:tcW w:w="1250" w:type="pct"/>
            <w:vAlign w:val="center"/>
          </w:tcPr>
          <w:p w14:paraId="3A9843CA" w14:textId="298F2EB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7E6D7FE2" w14:textId="75009CF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w:t>
            </w:r>
          </w:p>
        </w:tc>
        <w:tc>
          <w:tcPr>
            <w:tcW w:w="1250" w:type="pct"/>
            <w:vAlign w:val="center"/>
          </w:tcPr>
          <w:p w14:paraId="49D009B2" w14:textId="3392923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4D10D099" w14:textId="18FF08F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r>
      <w:tr w:rsidR="00DD6AED" w:rsidRPr="00DD6AED" w14:paraId="5EEDDA2A" w14:textId="77777777" w:rsidTr="00DB0E5D">
        <w:trPr>
          <w:trHeight w:val="288"/>
          <w:jc w:val="center"/>
        </w:trPr>
        <w:tc>
          <w:tcPr>
            <w:tcW w:w="1250" w:type="pct"/>
            <w:vAlign w:val="center"/>
          </w:tcPr>
          <w:p w14:paraId="0F57C259" w14:textId="0B08ABA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34C79CC3" w14:textId="00B4B6C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1</w:t>
            </w:r>
          </w:p>
        </w:tc>
        <w:tc>
          <w:tcPr>
            <w:tcW w:w="1250" w:type="pct"/>
            <w:vAlign w:val="center"/>
          </w:tcPr>
          <w:p w14:paraId="68D5A2CE" w14:textId="5C69BCB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66D39AFD" w14:textId="53595A7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29</w:t>
            </w:r>
          </w:p>
        </w:tc>
      </w:tr>
      <w:tr w:rsidR="00DD6AED" w:rsidRPr="00DD6AED" w14:paraId="288D6A0C" w14:textId="77777777" w:rsidTr="00DB0E5D">
        <w:trPr>
          <w:trHeight w:val="288"/>
          <w:jc w:val="center"/>
        </w:trPr>
        <w:tc>
          <w:tcPr>
            <w:tcW w:w="1250" w:type="pct"/>
            <w:vAlign w:val="center"/>
          </w:tcPr>
          <w:p w14:paraId="0B893C5D" w14:textId="70E1EF1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2ADD7302" w14:textId="269DB2D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0C91E88D" w14:textId="0AE30DE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54930E03" w14:textId="25F0240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55</w:t>
            </w:r>
          </w:p>
        </w:tc>
      </w:tr>
      <w:tr w:rsidR="00DD6AED" w:rsidRPr="00DD6AED" w14:paraId="6A1A4534" w14:textId="77777777" w:rsidTr="00DB0E5D">
        <w:trPr>
          <w:trHeight w:val="288"/>
          <w:jc w:val="center"/>
        </w:trPr>
        <w:tc>
          <w:tcPr>
            <w:tcW w:w="1250" w:type="pct"/>
            <w:vAlign w:val="center"/>
          </w:tcPr>
          <w:p w14:paraId="46A10753" w14:textId="7B124C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2AA2E10E" w14:textId="2FD47ED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45A0B120" w14:textId="37A67B1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40B7E6B3" w14:textId="08A20A9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78</w:t>
            </w:r>
          </w:p>
        </w:tc>
      </w:tr>
      <w:tr w:rsidR="00DD6AED" w:rsidRPr="00DD6AED" w14:paraId="00671CAF" w14:textId="77777777" w:rsidTr="00DB0E5D">
        <w:trPr>
          <w:trHeight w:val="288"/>
          <w:jc w:val="center"/>
        </w:trPr>
        <w:tc>
          <w:tcPr>
            <w:tcW w:w="1250" w:type="pct"/>
            <w:vAlign w:val="center"/>
          </w:tcPr>
          <w:p w14:paraId="42E38D9E" w14:textId="489FFFA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2EBCBD3E" w14:textId="06126E0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19B4BB02" w14:textId="6498DD2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4576FA24" w14:textId="576A1FC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r>
      <w:tr w:rsidR="00DD6AED" w:rsidRPr="00DD6AED" w14:paraId="4015A985" w14:textId="77777777" w:rsidTr="00DB0E5D">
        <w:trPr>
          <w:trHeight w:val="288"/>
          <w:jc w:val="center"/>
        </w:trPr>
        <w:tc>
          <w:tcPr>
            <w:tcW w:w="1250" w:type="pct"/>
            <w:vAlign w:val="center"/>
          </w:tcPr>
          <w:p w14:paraId="17E20B6E" w14:textId="1D50F42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55DD424B" w14:textId="0C12B2F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24450E17" w14:textId="5FA5BAD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83A4FD7" w14:textId="4B7DF11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19</w:t>
            </w:r>
          </w:p>
        </w:tc>
      </w:tr>
      <w:tr w:rsidR="00DD6AED" w:rsidRPr="00DD6AED" w14:paraId="73F8F5E4" w14:textId="77777777" w:rsidTr="00DB0E5D">
        <w:trPr>
          <w:trHeight w:val="288"/>
          <w:jc w:val="center"/>
        </w:trPr>
        <w:tc>
          <w:tcPr>
            <w:tcW w:w="1250" w:type="pct"/>
            <w:vAlign w:val="center"/>
          </w:tcPr>
          <w:p w14:paraId="7A6D5948" w14:textId="6FECE9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50072B59" w14:textId="44681EA2"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3E16D504" w14:textId="4E415D1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vAlign w:val="center"/>
          </w:tcPr>
          <w:p w14:paraId="0CF6D292" w14:textId="3997DBB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36</w:t>
            </w:r>
          </w:p>
        </w:tc>
      </w:tr>
      <w:tr w:rsidR="00DD6AED" w:rsidRPr="00DD6AED" w14:paraId="36E005A0" w14:textId="77777777" w:rsidTr="00DB0E5D">
        <w:trPr>
          <w:trHeight w:val="288"/>
          <w:jc w:val="center"/>
        </w:trPr>
        <w:tc>
          <w:tcPr>
            <w:tcW w:w="1250" w:type="pct"/>
            <w:vAlign w:val="center"/>
          </w:tcPr>
          <w:p w14:paraId="031D106D" w14:textId="6317540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D0BE211" w14:textId="696C02D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1BEC700F" w14:textId="4BD055A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5</w:t>
            </w:r>
          </w:p>
        </w:tc>
        <w:tc>
          <w:tcPr>
            <w:tcW w:w="1250" w:type="pct"/>
            <w:vAlign w:val="center"/>
          </w:tcPr>
          <w:p w14:paraId="5893BDAA" w14:textId="11D426A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52</w:t>
            </w:r>
          </w:p>
        </w:tc>
      </w:tr>
      <w:tr w:rsidR="00DD6AED" w:rsidRPr="00DD6AED" w14:paraId="6A978F83" w14:textId="77777777" w:rsidTr="00DB0E5D">
        <w:trPr>
          <w:trHeight w:val="288"/>
          <w:jc w:val="center"/>
        </w:trPr>
        <w:tc>
          <w:tcPr>
            <w:tcW w:w="1250" w:type="pct"/>
            <w:tcBorders>
              <w:bottom w:val="single" w:sz="4" w:space="0" w:color="auto"/>
            </w:tcBorders>
            <w:vAlign w:val="center"/>
          </w:tcPr>
          <w:p w14:paraId="42093D31" w14:textId="0837785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tcBorders>
              <w:bottom w:val="single" w:sz="4" w:space="0" w:color="auto"/>
            </w:tcBorders>
            <w:vAlign w:val="center"/>
          </w:tcPr>
          <w:p w14:paraId="777D5458" w14:textId="5311773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5</w:t>
            </w:r>
          </w:p>
        </w:tc>
        <w:tc>
          <w:tcPr>
            <w:tcW w:w="1250" w:type="pct"/>
            <w:tcBorders>
              <w:bottom w:val="single" w:sz="4" w:space="0" w:color="auto"/>
            </w:tcBorders>
            <w:vAlign w:val="center"/>
          </w:tcPr>
          <w:p w14:paraId="1E19A21E" w14:textId="6016E38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6</w:t>
            </w:r>
          </w:p>
        </w:tc>
        <w:tc>
          <w:tcPr>
            <w:tcW w:w="1250" w:type="pct"/>
            <w:tcBorders>
              <w:bottom w:val="single" w:sz="4" w:space="0" w:color="auto"/>
            </w:tcBorders>
            <w:vAlign w:val="center"/>
          </w:tcPr>
          <w:p w14:paraId="586D0CF9" w14:textId="12DC09E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66</w:t>
            </w:r>
          </w:p>
        </w:tc>
      </w:tr>
      <w:tr w:rsidR="00DD6AED" w:rsidRPr="00DD6AED" w14:paraId="3C2D5C4F" w14:textId="77777777" w:rsidTr="00DB0E5D">
        <w:trPr>
          <w:trHeight w:val="288"/>
          <w:jc w:val="center"/>
        </w:trPr>
        <w:tc>
          <w:tcPr>
            <w:tcW w:w="1250" w:type="pct"/>
            <w:tcBorders>
              <w:bottom w:val="double" w:sz="4" w:space="0" w:color="auto"/>
            </w:tcBorders>
            <w:vAlign w:val="center"/>
          </w:tcPr>
          <w:p w14:paraId="2AE589AF" w14:textId="0F5C3BEE"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5</w:t>
            </w:r>
          </w:p>
        </w:tc>
        <w:tc>
          <w:tcPr>
            <w:tcW w:w="1250" w:type="pct"/>
            <w:tcBorders>
              <w:bottom w:val="double" w:sz="4" w:space="0" w:color="auto"/>
            </w:tcBorders>
            <w:vAlign w:val="center"/>
          </w:tcPr>
          <w:p w14:paraId="42DFC921" w14:textId="6FB57C98"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0.85</w:t>
            </w:r>
          </w:p>
        </w:tc>
        <w:tc>
          <w:tcPr>
            <w:tcW w:w="1250" w:type="pct"/>
            <w:tcBorders>
              <w:bottom w:val="double" w:sz="4" w:space="0" w:color="auto"/>
            </w:tcBorders>
            <w:vAlign w:val="center"/>
          </w:tcPr>
          <w:p w14:paraId="1E33C691" w14:textId="55677D6A"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7</w:t>
            </w:r>
          </w:p>
        </w:tc>
        <w:tc>
          <w:tcPr>
            <w:tcW w:w="1250" w:type="pct"/>
            <w:tcBorders>
              <w:bottom w:val="double" w:sz="4" w:space="0" w:color="auto"/>
            </w:tcBorders>
            <w:vAlign w:val="center"/>
          </w:tcPr>
          <w:p w14:paraId="43555868" w14:textId="7E4326EB"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6.8</w:t>
            </w:r>
          </w:p>
        </w:tc>
      </w:tr>
    </w:tbl>
    <w:p w14:paraId="4AA96F2E" w14:textId="77777777" w:rsidR="00874D34" w:rsidRPr="001C65F3" w:rsidRDefault="00874D34" w:rsidP="001C65F3">
      <w:pPr>
        <w:spacing w:after="240"/>
        <w:jc w:val="center"/>
        <w:rPr>
          <w:rFonts w:asciiTheme="majorBidi" w:hAnsiTheme="majorBidi" w:cstheme="majorBidi"/>
          <w:sz w:val="20"/>
          <w:szCs w:val="20"/>
          <w:lang w:val="en-US"/>
        </w:rPr>
      </w:pPr>
    </w:p>
    <w:bookmarkEnd w:id="35"/>
    <w:p w14:paraId="715CB8F7" w14:textId="5D3B5CF4" w:rsidR="00F82DF2" w:rsidRDefault="00F82DF2" w:rsidP="001C65F3">
      <w:pPr>
        <w:spacing w:after="240"/>
        <w:jc w:val="center"/>
        <w:rPr>
          <w:rFonts w:asciiTheme="majorBidi" w:hAnsiTheme="majorBidi" w:cstheme="majorBidi"/>
          <w:sz w:val="28"/>
          <w:szCs w:val="28"/>
          <w:lang w:val="en-US"/>
        </w:rPr>
      </w:pPr>
      <w:r>
        <w:rPr>
          <w:rFonts w:asciiTheme="majorBidi" w:hAnsiTheme="majorBidi" w:cstheme="majorBidi"/>
          <w:noProof/>
          <w:sz w:val="28"/>
          <w:szCs w:val="28"/>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00003A28" w14:textId="19E97C43"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D27C04"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79C3DF80"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6D1BE4">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1A0E290F"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an </w:t>
      </w:r>
      <w:r w:rsidR="00F82DF2" w:rsidRPr="00F82DF2">
        <w:rPr>
          <w:rFonts w:asciiTheme="majorBidi" w:hAnsiTheme="majorBidi" w:cstheme="majorBidi"/>
          <w:sz w:val="28"/>
          <w:szCs w:val="28"/>
          <w:lang w:val="en-US"/>
        </w:rPr>
        <w:t xml:space="preserve">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F0E46FA"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2">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73F3736"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Pr="006D1BE4">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D27C04"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8ED0361"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0FA7DB7B"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BD311B">
        <w:rPr>
          <w:rFonts w:asciiTheme="majorBidi" w:hAnsiTheme="majorBidi" w:cstheme="majorBidi"/>
          <w:sz w:val="28"/>
          <w:szCs w:val="28"/>
          <w:lang w:val="en-US"/>
        </w:rPr>
        <w:t>it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0596F98F"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w:t>
      </w:r>
      <w:r w:rsidR="00AA078F">
        <w:rPr>
          <w:rFonts w:asciiTheme="majorBidi" w:hAnsiTheme="majorBidi" w:cstheme="majorBidi"/>
          <w:sz w:val="28"/>
          <w:szCs w:val="28"/>
          <w:lang w:val="en-US"/>
        </w:rPr>
        <w:t>s</w:t>
      </w:r>
      <w:r w:rsidRPr="00AA078F">
        <w:rPr>
          <w:rFonts w:asciiTheme="majorBidi" w:hAnsiTheme="majorBidi" w:cstheme="majorBidi"/>
          <w:sz w:val="28"/>
          <w:szCs w:val="28"/>
          <w:lang w:val="en-US"/>
        </w:rPr>
        <w:t xml:space="preserve">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Table </w:t>
      </w:r>
      <w:r w:rsidR="00AA078F">
        <w:rPr>
          <w:rFonts w:asciiTheme="majorBidi" w:hAnsiTheme="majorBidi" w:cstheme="majorBidi"/>
          <w:sz w:val="28"/>
          <w:szCs w:val="28"/>
          <w:lang w:val="en-US"/>
        </w:rPr>
        <w:t xml:space="preserve">3, Table 4, and Table 5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he trainings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7AA2C778"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77777777"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4500F20B"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We used the following standard datasets to evaluate the performance of 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able 2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4"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4"/>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042E0FE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1F6C2940"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59DAC9F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352F8B1A"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6804ADD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5" w:name="_3.3_Architecture_(models"/>
      <w:bookmarkEnd w:id="45"/>
      <w:r w:rsidRPr="000A1D4E">
        <w:rPr>
          <w:lang w:val="en-US"/>
        </w:rPr>
        <w:t xml:space="preserve">3.3 Architecture (models and </w:t>
      </w:r>
      <w:r w:rsidR="000A1D4E" w:rsidRPr="000A1D4E">
        <w:rPr>
          <w:lang w:val="en-US"/>
        </w:rPr>
        <w:t>hyper-parameter</w:t>
      </w:r>
      <w:r w:rsidRPr="000A1D4E">
        <w:rPr>
          <w:lang w:val="en-US"/>
        </w:rPr>
        <w:t>s)</w:t>
      </w:r>
    </w:p>
    <w:p w14:paraId="07F000A5" w14:textId="78866677"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29]"},"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in 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0]"},"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1]"},"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70F607D0" w:rsidR="00063C74" w:rsidRDefault="00706261" w:rsidP="00063C74">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Optimization, regardless of its application in deep learning, is utilized to minimize a function. This action of minimization is the parameter that should be used for comparing the performance of optimizers</w:t>
      </w:r>
      <w:r w:rsidR="004804F4">
        <w:rPr>
          <w:rFonts w:asciiTheme="majorBidi" w:hAnsiTheme="majorBidi" w:cstheme="majorBidi"/>
          <w:sz w:val="28"/>
          <w:szCs w:val="28"/>
          <w:lang w:val="en-US"/>
        </w:rPr>
        <w:t xml:space="preserve"> with each other</w:t>
      </w:r>
      <w:r w:rsidRPr="000A1D4E">
        <w:rPr>
          <w:rFonts w:asciiTheme="majorBidi" w:hAnsiTheme="majorBidi" w:cstheme="majorBidi"/>
          <w:sz w:val="28"/>
          <w:szCs w:val="28"/>
          <w:lang w:val="en-US"/>
        </w:rPr>
        <w:t xml:space="preserve">. </w:t>
      </w:r>
      <w:r w:rsidR="004804F4">
        <w:rPr>
          <w:rFonts w:asciiTheme="majorBidi" w:hAnsiTheme="majorBidi" w:cstheme="majorBidi"/>
          <w:sz w:val="28"/>
          <w:szCs w:val="28"/>
          <w:lang w:val="en-US"/>
        </w:rPr>
        <w:t xml:space="preserve">The </w:t>
      </w:r>
      <w:r w:rsidR="004804F4" w:rsidRPr="000A1D4E">
        <w:rPr>
          <w:rFonts w:asciiTheme="majorBidi" w:hAnsiTheme="majorBidi" w:cstheme="majorBidi"/>
          <w:sz w:val="28"/>
          <w:szCs w:val="28"/>
          <w:lang w:val="en-US"/>
        </w:rPr>
        <w:t xml:space="preserve">cost function </w:t>
      </w:r>
      <w:r w:rsidR="004804F4">
        <w:rPr>
          <w:rFonts w:asciiTheme="majorBidi" w:hAnsiTheme="majorBidi" w:cstheme="majorBidi"/>
          <w:sz w:val="28"/>
          <w:szCs w:val="28"/>
          <w:lang w:val="en-US"/>
        </w:rPr>
        <w:t>is the</w:t>
      </w:r>
      <w:r w:rsidRPr="000A1D4E">
        <w:rPr>
          <w:rFonts w:asciiTheme="majorBidi" w:hAnsiTheme="majorBidi" w:cstheme="majorBidi"/>
          <w:sz w:val="28"/>
          <w:szCs w:val="28"/>
          <w:lang w:val="en-US"/>
        </w:rPr>
        <w:t xml:space="preserve"> function tried to be minimized in deep learning. </w:t>
      </w:r>
      <w:r w:rsidR="004804F4">
        <w:rPr>
          <w:rFonts w:asciiTheme="majorBidi" w:hAnsiTheme="majorBidi" w:cstheme="majorBidi"/>
          <w:sz w:val="28"/>
          <w:szCs w:val="28"/>
          <w:lang w:val="en-US"/>
        </w:rPr>
        <w:t>Therefore, t</w:t>
      </w:r>
      <w:r w:rsidRPr="000A1D4E">
        <w:rPr>
          <w:rFonts w:asciiTheme="majorBidi" w:hAnsiTheme="majorBidi" w:cstheme="majorBidi"/>
          <w:sz w:val="28"/>
          <w:szCs w:val="28"/>
          <w:lang w:val="en-US"/>
        </w:rPr>
        <w:t xml:space="preserve">he parameter </w:t>
      </w:r>
      <w:r w:rsidR="004804F4" w:rsidRPr="000A1D4E">
        <w:rPr>
          <w:rFonts w:asciiTheme="majorBidi" w:hAnsiTheme="majorBidi" w:cstheme="majorBidi"/>
          <w:sz w:val="28"/>
          <w:szCs w:val="28"/>
          <w:lang w:val="en-US"/>
        </w:rPr>
        <w:t xml:space="preserve">in deep learning </w:t>
      </w:r>
      <w:r w:rsidRPr="000A1D4E">
        <w:rPr>
          <w:rFonts w:asciiTheme="majorBidi" w:hAnsiTheme="majorBidi" w:cstheme="majorBidi"/>
          <w:sz w:val="28"/>
          <w:szCs w:val="28"/>
          <w:lang w:val="en-US"/>
        </w:rPr>
        <w:t xml:space="preserve">that should be used to compare optimizers is the loss value in the training dataset. </w:t>
      </w:r>
      <w:r w:rsidR="004804F4">
        <w:rPr>
          <w:rFonts w:asciiTheme="majorBidi" w:hAnsiTheme="majorBidi" w:cstheme="majorBidi"/>
          <w:sz w:val="28"/>
          <w:szCs w:val="28"/>
          <w:lang w:val="en-US"/>
        </w:rPr>
        <w:t>Here</w:t>
      </w:r>
      <w:r w:rsidRPr="000A1D4E">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to investigate the direct impact of the optimizer itself</w:t>
      </w:r>
      <w:r w:rsidR="004804F4">
        <w:rPr>
          <w:rFonts w:asciiTheme="majorBidi" w:hAnsiTheme="majorBidi" w:cstheme="majorBidi"/>
          <w:sz w:val="28"/>
          <w:szCs w:val="28"/>
          <w:lang w:val="en-US"/>
        </w:rPr>
        <w:t xml:space="preserve"> on loss reduction, no kinds of</w:t>
      </w:r>
      <w:r w:rsidR="004804F4" w:rsidRPr="004804F4">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overfitting prevention techniques</w:t>
      </w:r>
      <w:r w:rsidR="004804F4">
        <w:rPr>
          <w:rFonts w:asciiTheme="majorBidi" w:hAnsiTheme="majorBidi" w:cstheme="majorBidi"/>
          <w:sz w:val="28"/>
          <w:szCs w:val="28"/>
          <w:lang w:val="en-US"/>
        </w:rPr>
        <w:t xml:space="preserve"> were used; such as learning  rate </w:t>
      </w:r>
      <w:r w:rsidRPr="004804F4">
        <w:rPr>
          <w:rFonts w:asciiTheme="majorBidi" w:hAnsiTheme="majorBidi" w:cstheme="majorBidi"/>
          <w:sz w:val="28"/>
          <w:szCs w:val="28"/>
          <w:lang w:val="en-US"/>
        </w:rPr>
        <w:t>decay</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2]"},"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dropout</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3]"},"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early stopping</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4]"},"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batch normalization</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and regularization</w:t>
      </w:r>
      <w:r w:rsidR="00063C74">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6]"},"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1F546640"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3" w:history="1">
        <w:r w:rsidRPr="00063C74">
          <w:rPr>
            <w:rStyle w:val="Hyperlink"/>
            <w:rFonts w:asciiTheme="majorBidi" w:hAnsiTheme="majorBidi" w:cstheme="majorBidi"/>
            <w:sz w:val="28"/>
            <w:szCs w:val="28"/>
            <w:lang w:val="en-US"/>
          </w:rPr>
          <w:t>Table 3</w:t>
        </w:r>
      </w:hyperlink>
      <w:r w:rsidRPr="000A1D4E">
        <w:rPr>
          <w:rFonts w:asciiTheme="majorBidi" w:hAnsiTheme="majorBidi" w:cstheme="majorBidi"/>
          <w:sz w:val="28"/>
          <w:szCs w:val="28"/>
          <w:lang w:val="en-US"/>
        </w:rPr>
        <w:t xml:space="preserve"> summarizes the models used in this paper.</w:t>
      </w:r>
    </w:p>
    <w:p w14:paraId="68EE5A2C" w14:textId="22A78EF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101EE55A"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they </w:t>
      </w:r>
      <w:r w:rsidR="00AC2274">
        <w:rPr>
          <w:rFonts w:asciiTheme="majorBidi" w:hAnsiTheme="majorBidi" w:cstheme="majorBidi"/>
          <w:sz w:val="28"/>
          <w:szCs w:val="28"/>
          <w:lang w:val="en-US"/>
        </w:rPr>
        <w:t>have also been</w:t>
      </w:r>
      <w:r>
        <w:rPr>
          <w:rFonts w:asciiTheme="majorBidi" w:hAnsiTheme="majorBidi" w:cstheme="majorBidi"/>
          <w:sz w:val="28"/>
          <w:szCs w:val="28"/>
          <w:lang w:val="en-US"/>
        </w:rPr>
        <w:t xml:space="preserve"> used for the training</w:t>
      </w:r>
      <w:r w:rsidR="00AC2274">
        <w:rPr>
          <w:rFonts w:asciiTheme="majorBidi" w:hAnsiTheme="majorBidi" w:cstheme="majorBidi"/>
          <w:sz w:val="28"/>
          <w:szCs w:val="28"/>
          <w:lang w:val="en-US"/>
        </w:rPr>
        <w:t>s.</w:t>
      </w:r>
    </w:p>
    <w:p w14:paraId="26A91812" w14:textId="6B8D57AD"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37]"},"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38]"},"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46352F3D"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 xml:space="preserve">using </w:t>
      </w:r>
      <w:proofErr w:type="spellStart"/>
      <w:r w:rsidRPr="000A1D4E">
        <w:rPr>
          <w:rFonts w:asciiTheme="majorBidi" w:hAnsiTheme="majorBidi" w:cstheme="majorBidi"/>
          <w:sz w:val="28"/>
          <w:szCs w:val="28"/>
          <w:lang w:val="en-US" w:bidi="fa-IR"/>
        </w:rPr>
        <w:t>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s</w:t>
      </w:r>
      <w:proofErr w:type="spellEnd"/>
      <w:r w:rsidRPr="000A1D4E">
        <w:rPr>
          <w:rFonts w:asciiTheme="majorBidi" w:hAnsiTheme="majorBidi" w:cstheme="majorBidi"/>
          <w:sz w:val="28"/>
          <w:szCs w:val="28"/>
          <w:lang w:val="en-US" w:bidi="fa-IR"/>
        </w:rPr>
        <w:t xml:space="preserve"> sparse categorical cross</w:t>
      </w:r>
      <w:r w:rsidR="00A91860">
        <w:rPr>
          <w:rFonts w:asciiTheme="majorBidi" w:hAnsiTheme="majorBidi" w:cstheme="majorBidi"/>
          <w:sz w:val="28"/>
          <w:szCs w:val="28"/>
          <w:lang w:val="en-US" w:bidi="fa-IR"/>
        </w:rPr>
        <w:t>-</w:t>
      </w:r>
      <w:r w:rsidRPr="000A1D4E">
        <w:rPr>
          <w:rFonts w:asciiTheme="majorBidi" w:hAnsiTheme="majorBidi" w:cstheme="majorBidi"/>
          <w:sz w:val="28"/>
          <w:szCs w:val="28"/>
          <w:lang w:val="en-US" w:bidi="fa-IR"/>
        </w:rPr>
        <w:t>entropy class and turning “from logits” attribute to True. Its python code is written as follows:</w:t>
      </w:r>
    </w:p>
    <w:p w14:paraId="1E7685DE" w14:textId="782F701E" w:rsidR="00FF3E33" w:rsidRPr="000A1D4E" w:rsidRDefault="00FF3E33" w:rsidP="00AC2274">
      <w:pPr>
        <w:shd w:val="clear" w:color="auto" w:fill="272822"/>
        <w:spacing w:line="240" w:lineRule="auto"/>
        <w:jc w:val="center"/>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2A60FC9B" w14:textId="77777777" w:rsidR="00AC2274" w:rsidRDefault="00AC2274" w:rsidP="00845A02">
      <w:pPr>
        <w:spacing w:after="240"/>
        <w:jc w:val="center"/>
        <w:rPr>
          <w:rFonts w:asciiTheme="majorBidi" w:hAnsiTheme="majorBidi" w:cstheme="majorBidi"/>
          <w:sz w:val="28"/>
          <w:szCs w:val="28"/>
          <w:lang w:val="en-US"/>
        </w:rPr>
      </w:pPr>
      <w:bookmarkStart w:id="46" w:name="Table_4"/>
    </w:p>
    <w:bookmarkEnd w:id="46"/>
    <w:p w14:paraId="791DAE6A" w14:textId="4AE0CD60"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7"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7"/>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08D3B6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To summarize, the training</w:t>
      </w:r>
      <w:r>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of five standard datasets </w:t>
      </w:r>
      <w:r>
        <w:rPr>
          <w:rFonts w:asciiTheme="majorBidi" w:hAnsiTheme="majorBidi" w:cstheme="majorBidi"/>
          <w:sz w:val="28"/>
          <w:szCs w:val="28"/>
          <w:lang w:val="en-US"/>
        </w:rPr>
        <w:t xml:space="preserve">that was </w:t>
      </w:r>
      <w:r w:rsidRPr="000A1D4E">
        <w:rPr>
          <w:rFonts w:asciiTheme="majorBidi" w:hAnsiTheme="majorBidi" w:cstheme="majorBidi"/>
          <w:sz w:val="28"/>
          <w:szCs w:val="28"/>
          <w:lang w:val="en-US"/>
        </w:rPr>
        <w:t xml:space="preserve">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er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8" w:name="_4._Results"/>
      <w:bookmarkEnd w:id="48"/>
      <w:r w:rsidRPr="000A1D4E">
        <w:rPr>
          <w:lang w:val="en-US"/>
        </w:rPr>
        <w:t>4. Results</w:t>
      </w:r>
    </w:p>
    <w:p w14:paraId="39E81700" w14:textId="3517D5C6"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f</w:t>
      </w:r>
      <w:r w:rsidR="005D32CC">
        <w:rPr>
          <w:rFonts w:asciiTheme="majorBidi" w:hAnsiTheme="majorBidi" w:cstheme="majorBidi"/>
          <w:sz w:val="28"/>
          <w:szCs w:val="28"/>
          <w:lang w:val="en-US" w:bidi="fa-IR"/>
        </w:rPr>
        <w:t>,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943600" cy="4754880"/>
                    </a:xfrm>
                    <a:prstGeom prst="rect">
                      <a:avLst/>
                    </a:prstGeom>
                  </pic:spPr>
                </pic:pic>
              </a:graphicData>
            </a:graphic>
          </wp:inline>
        </w:drawing>
      </w:r>
    </w:p>
    <w:p w14:paraId="0F92EFCA" w14:textId="334279B1"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49"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a) training loss</w:t>
      </w:r>
      <w:r w:rsidR="00B114FB">
        <w:rPr>
          <w:lang w:val="en-US" w:bidi="fa-IR"/>
        </w:rPr>
        <w:t xml:space="preserve"> per epochs</w:t>
      </w:r>
      <w:r w:rsidR="00D76691">
        <w:rPr>
          <w:lang w:val="en-US" w:bidi="fa-IR"/>
        </w:rPr>
        <w:t xml:space="preserve"> (b)</w:t>
      </w:r>
      <w:r w:rsidR="00B114FB">
        <w:rPr>
          <w:lang w:val="en-US" w:bidi="fa-IR"/>
        </w:rPr>
        <w:t xml:space="preserve"> training accuracy per epochs</w:t>
      </w:r>
      <w:r w:rsidR="00D76691">
        <w:rPr>
          <w:lang w:val="en-US" w:bidi="fa-IR"/>
        </w:rPr>
        <w:t xml:space="preserve"> (c) </w:t>
      </w:r>
      <w:r w:rsidR="00B114FB">
        <w:rPr>
          <w:lang w:val="en-US" w:bidi="fa-IR"/>
        </w:rPr>
        <w:t xml:space="preserve">test loss per epochs </w:t>
      </w:r>
      <w:r w:rsidR="00D76691">
        <w:rPr>
          <w:lang w:val="en-US" w:bidi="fa-IR"/>
        </w:rPr>
        <w:t>(d)</w:t>
      </w:r>
      <w:r w:rsidR="00B114FB">
        <w:rPr>
          <w:lang w:val="en-US" w:bidi="fa-IR"/>
        </w:rPr>
        <w:t xml:space="preserve"> test accuracy per epochs</w:t>
      </w:r>
    </w:p>
    <w:bookmarkEnd w:id="49"/>
    <w:p w14:paraId="061BAF12" w14:textId="701235DF"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943600" cy="4754880"/>
                    </a:xfrm>
                    <a:prstGeom prst="rect">
                      <a:avLst/>
                    </a:prstGeom>
                  </pic:spPr>
                </pic:pic>
              </a:graphicData>
            </a:graphic>
          </wp:inline>
        </w:drawing>
      </w:r>
    </w:p>
    <w:p w14:paraId="179F531B" w14:textId="39C8512F"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0"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a) training loss per epochs (b) training accuracy per epochs (c) test loss per epochs (d) test accuracy per epochs</w:t>
      </w:r>
    </w:p>
    <w:bookmarkEnd w:id="50"/>
    <w:p w14:paraId="5644036E" w14:textId="64DE6048"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th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72D64011"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4754880"/>
                    </a:xfrm>
                    <a:prstGeom prst="rect">
                      <a:avLst/>
                    </a:prstGeom>
                  </pic:spPr>
                </pic:pic>
              </a:graphicData>
            </a:graphic>
          </wp:inline>
        </w:drawing>
      </w:r>
    </w:p>
    <w:p w14:paraId="392383B6" w14:textId="02069EF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1"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1"/>
    <w:p w14:paraId="77E72ECC" w14:textId="198F267A"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proofErr w:type="spellStart"/>
        <w:r w:rsidRPr="00D27C04">
          <w:rPr>
            <w:rStyle w:val="Hyperlink"/>
            <w:rFonts w:ascii="Times New Roman" w:eastAsia="Times New Roman" w:hAnsi="Times New Roman" w:cs="Times New Roman"/>
            <w:bCs/>
            <w:sz w:val="28"/>
            <w:szCs w:val="28"/>
            <w:lang w:val="en-US" w:bidi="fa-IR"/>
          </w:rPr>
          <w:t>subection</w:t>
        </w:r>
        <w:proofErr w:type="spellEnd"/>
        <w:r w:rsidRPr="00D27C04">
          <w:rPr>
            <w:rStyle w:val="Hyperlink"/>
            <w:rFonts w:ascii="Times New Roman" w:eastAsia="Times New Roman" w:hAnsi="Times New Roman" w:cs="Times New Roman"/>
            <w:bCs/>
            <w:sz w:val="28"/>
            <w:szCs w:val="28"/>
            <w:lang w:val="en-US" w:bidi="fa-IR"/>
          </w:rPr>
          <w:t xml:space="preserve">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hint="cs"/>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075C8A4A" w14:textId="46F976C6"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2"/>
    <w:p w14:paraId="082BCF48" w14:textId="30263063"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The oscillatory behavior in validation loss using RMSProp did not decreased, unlike the</w:t>
      </w:r>
      <w:r w:rsidR="00A222B3">
        <w:rPr>
          <w:rFonts w:ascii="Times New Roman" w:eastAsia="Times New Roman" w:hAnsi="Times New Roman" w:cs="Times New Roman"/>
          <w:bCs/>
          <w:sz w:val="28"/>
          <w:szCs w:val="28"/>
          <w:lang w:val="en-US"/>
        </w:rPr>
        <w:t xml:space="preserve"> reduction of oscillation</w:t>
      </w:r>
      <w:r w:rsidR="00A222B3">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in 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66F9CAD4"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w:t>
      </w:r>
      <w:r>
        <w:rPr>
          <w:rFonts w:ascii="Times New Roman" w:eastAsia="Times New Roman" w:hAnsi="Times New Roman" w:cs="Times New Roman"/>
          <w:bCs/>
          <w:sz w:val="28"/>
          <w:szCs w:val="28"/>
          <w:lang w:val="en-US"/>
        </w:rPr>
        <w:lastRenderedPageBreak/>
        <w:t>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75DC31FD" w14:textId="1DC9903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3"/>
    <w:p w14:paraId="7F9A3580" w14:textId="77777777" w:rsidR="004E6D18" w:rsidRDefault="00A222B3" w:rsidP="002A45BC">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p>
    <w:p w14:paraId="543CEBDD" w14:textId="12D41780" w:rsidR="00262B62" w:rsidRPr="000A1D4E" w:rsidRDefault="004E6D18" w:rsidP="002A45BC">
      <w:pPr>
        <w:spacing w:before="240" w:after="240"/>
        <w:jc w:val="both"/>
        <w:rPr>
          <w:rFonts w:ascii="Times New Roman" w:eastAsia="Times New Roman" w:hAnsi="Times New Roman" w:cs="Times New Roman"/>
          <w:bCs/>
          <w:sz w:val="28"/>
          <w:szCs w:val="28"/>
          <w:lang w:val="en-US"/>
        </w:rPr>
      </w:pPr>
      <w:r w:rsidRPr="004E6D18">
        <w:rPr>
          <w:rFonts w:ascii="Times New Roman" w:eastAsia="Times New Roman" w:hAnsi="Times New Roman" w:cs="Times New Roman"/>
          <w:bCs/>
          <w:sz w:val="28"/>
          <w:szCs w:val="28"/>
          <w:lang w:val="en-US"/>
        </w:rPr>
        <w:t>Gravity showed</w:t>
      </w:r>
      <w:r>
        <w:rPr>
          <w:rFonts w:ascii="Times New Roman" w:eastAsia="Times New Roman" w:hAnsi="Times New Roman" w:cs="Times New Roman"/>
          <w:bCs/>
          <w:sz w:val="28"/>
          <w:szCs w:val="28"/>
          <w:lang w:val="en-US"/>
        </w:rPr>
        <w:t xml:space="preserve"> better result</w:t>
      </w:r>
      <w:r w:rsidRPr="004E6D18">
        <w:rPr>
          <w:rFonts w:ascii="Times New Roman" w:eastAsia="Times New Roman" w:hAnsi="Times New Roman" w:cs="Times New Roman"/>
          <w:bCs/>
          <w:sz w:val="28"/>
          <w:szCs w:val="28"/>
          <w:lang w:val="en-US"/>
        </w:rPr>
        <w:t xml:space="preserve"> in validation accuracy </w:t>
      </w:r>
      <w:r>
        <w:rPr>
          <w:rFonts w:ascii="Times New Roman" w:eastAsia="Times New Roman" w:hAnsi="Times New Roman" w:cs="Times New Roman"/>
          <w:bCs/>
          <w:sz w:val="28"/>
          <w:szCs w:val="28"/>
          <w:lang w:val="en-US"/>
        </w:rPr>
        <w:t>others</w:t>
      </w:r>
      <w:r w:rsidR="00A222B3" w:rsidRPr="00A222B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lso</w:t>
      </w:r>
      <w:r w:rsidR="00A222B3" w:rsidRPr="00A222B3">
        <w:rPr>
          <w:rFonts w:ascii="Times New Roman" w:eastAsia="Times New Roman" w:hAnsi="Times New Roman" w:cs="Times New Roman"/>
          <w:bCs/>
          <w:sz w:val="28"/>
          <w:szCs w:val="28"/>
          <w:lang w:val="en-US"/>
        </w:rPr>
        <w:t xml:space="preserve">, the stable behavior of the gravity optimizer is observed again from </w:t>
      </w:r>
      <w:r>
        <w:rPr>
          <w:rFonts w:ascii="Times New Roman" w:eastAsia="Times New Roman" w:hAnsi="Times New Roman" w:cs="Times New Roman"/>
          <w:bCs/>
          <w:sz w:val="28"/>
          <w:szCs w:val="28"/>
          <w:lang w:val="en-US"/>
        </w:rPr>
        <w:t>epoch</w:t>
      </w:r>
      <w:r w:rsidR="00A222B3"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lastRenderedPageBreak/>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68AFFE9D" w14:textId="52BCE52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4"/>
    <w:p w14:paraId="28491703" w14:textId="5488199E"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loss relative to Adam and Gravity.</w:t>
      </w:r>
    </w:p>
    <w:p w14:paraId="4816B3CC" w14:textId="3C679348"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Adam and Gravity have shown similar behavior in dealing with 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p>
    <w:p w14:paraId="4E8AA1E7" w14:textId="3F9F0573" w:rsidR="00E450F1" w:rsidRPr="000A1D4E" w:rsidRDefault="00E450F1" w:rsidP="002A45BC">
      <w:pPr>
        <w:pStyle w:val="Heading2"/>
        <w:rPr>
          <w:lang w:val="en-US"/>
        </w:rPr>
      </w:pPr>
      <w:r w:rsidRPr="000A1D4E">
        <w:rPr>
          <w:lang w:val="en-US"/>
        </w:rPr>
        <w:t>4.4 CIFAR-100 (Coarse)</w:t>
      </w:r>
    </w:p>
    <w:p w14:paraId="52A0DE4C" w14:textId="782A759F"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lastRenderedPageBreak/>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1761356A" w14:textId="45A9040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5"/>
    <w:p w14:paraId="681736E2" w14:textId="13B49F3E"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Adam and Gravity behave similarly</w:t>
      </w:r>
      <w:r w:rsidRPr="00801C96">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training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4597E54B" w14:textId="0049027C"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6"/>
    <w:p w14:paraId="175B6BD0" w14:textId="78D63F7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There is a big difference between gravity and Adam in validation accuracy, a factor for comparing optimizers</w:t>
      </w:r>
      <w:r w:rsidRPr="00AE7FAA">
        <w:rPr>
          <w:rFonts w:ascii="Times New Roman" w:eastAsia="Times New Roman" w:hAnsi="Times New Roman" w:cs="Times New Roman"/>
          <w:bCs/>
          <w:sz w:val="28"/>
          <w:szCs w:val="28"/>
          <w:lang w:val="en-US"/>
        </w:rPr>
        <w:t xml:space="preserve"> </w:t>
      </w:r>
      <w:r w:rsidRPr="00AE7FAA">
        <w:rPr>
          <w:rFonts w:ascii="Times New Roman" w:eastAsia="Times New Roman" w:hAnsi="Times New Roman" w:cs="Times New Roman"/>
          <w:bCs/>
          <w:sz w:val="28"/>
          <w:szCs w:val="28"/>
          <w:lang w:val="en-US"/>
        </w:rPr>
        <w:t>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w:t>
      </w:r>
      <w:r w:rsidRPr="00AE7FAA">
        <w:rPr>
          <w:rFonts w:ascii="Times New Roman" w:eastAsia="Times New Roman" w:hAnsi="Times New Roman" w:cs="Times New Roman"/>
          <w:bCs/>
          <w:sz w:val="28"/>
          <w:szCs w:val="28"/>
          <w:lang w:val="en-US"/>
        </w:rPr>
        <w:t xml:space="preserve"> </w:t>
      </w:r>
      <w:r w:rsidRPr="00AE7FAA">
        <w:rPr>
          <w:rFonts w:ascii="Times New Roman" w:eastAsia="Times New Roman" w:hAnsi="Times New Roman" w:cs="Times New Roman"/>
          <w:bCs/>
          <w:sz w:val="28"/>
          <w:szCs w:val="28"/>
          <w:lang w:val="en-US"/>
        </w:rPr>
        <w:t>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5A8C836D"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D4601E">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3AA8F0B6" w14:textId="490760CC" w:rsidR="00262B62" w:rsidRPr="000A1D4E" w:rsidRDefault="00262B62" w:rsidP="002A45BC">
      <w:pPr>
        <w:pStyle w:val="Heading3"/>
        <w:rPr>
          <w:lang w:val="en-US"/>
        </w:rPr>
      </w:pPr>
      <w:r w:rsidRPr="000A1D4E">
        <w:rPr>
          <w:lang w:val="en-US"/>
        </w:rPr>
        <w:lastRenderedPageBreak/>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1423C0D2" w14:textId="286C252F"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7"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7"/>
    <w:p w14:paraId="54BDD32C" w14:textId="52F4E01C" w:rsidR="00262B62" w:rsidRPr="00AE7FAA" w:rsidRDefault="00AE7FAA" w:rsidP="002A45BC">
      <w:pPr>
        <w:spacing w:before="240" w:after="240"/>
        <w:jc w:val="both"/>
        <w:rPr>
          <w:rFonts w:ascii="Times New Roman" w:eastAsia="Times New Roman" w:hAnsi="Times New Roman" w:cs="Times New Roman" w:hint="cs"/>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train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43E8AA8C" w14:textId="13DCEF00"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8"/>
    <w:p w14:paraId="20BF2F75" w14:textId="4DB10538" w:rsidR="00262B62" w:rsidRPr="00AE7FAA" w:rsidRDefault="00AE7FAA" w:rsidP="002A45BC">
      <w:pPr>
        <w:spacing w:before="240" w:after="240"/>
        <w:jc w:val="both"/>
        <w:rPr>
          <w:rFonts w:ascii="Times New Roman" w:eastAsia="Times New Roman" w:hAnsi="Times New Roman" w:cs="Times New Roman"/>
          <w:bCs/>
          <w:sz w:val="28"/>
          <w:szCs w:val="28"/>
          <w:lang w:val="en-US"/>
        </w:rPr>
      </w:pPr>
      <w:r w:rsidRPr="00AE7FAA">
        <w:rPr>
          <w:rFonts w:ascii="Times New Roman" w:eastAsia="Times New Roman" w:hAnsi="Times New Roman" w:cs="Times New Roman"/>
          <w:bCs/>
          <w:sz w:val="28"/>
          <w:szCs w:val="28"/>
          <w:lang w:val="en-US"/>
        </w:rPr>
        <w:t xml:space="preserve">increasing the layer depth from 16 to 19 and </w:t>
      </w:r>
      <w:r w:rsidR="003F6881">
        <w:rPr>
          <w:rFonts w:ascii="Times New Roman" w:eastAsia="Times New Roman" w:hAnsi="Times New Roman" w:cs="Times New Roman"/>
          <w:bCs/>
          <w:sz w:val="28"/>
          <w:szCs w:val="28"/>
          <w:lang w:val="en-US"/>
        </w:rPr>
        <w:t xml:space="preserve">followed by that the increasing in </w:t>
      </w:r>
      <w:r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Pr="00AE7FAA">
        <w:rPr>
          <w:rFonts w:ascii="Times New Roman" w:eastAsia="Times New Roman" w:hAnsi="Times New Roman" w:cs="Times New Roman"/>
          <w:bCs/>
          <w:sz w:val="28"/>
          <w:szCs w:val="28"/>
          <w:lang w:val="en-US"/>
        </w:rPr>
        <w:t xml:space="preserve"> test dataset and </w:t>
      </w:r>
      <w:r w:rsidR="003F6881">
        <w:rPr>
          <w:rFonts w:ascii="Times New Roman" w:eastAsia="Times New Roman" w:hAnsi="Times New Roman" w:cs="Times New Roman"/>
          <w:bCs/>
          <w:sz w:val="28"/>
          <w:szCs w:val="28"/>
          <w:lang w:val="en-US"/>
        </w:rPr>
        <w:t>show better</w:t>
      </w:r>
      <w:r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sidR="003F6881" w:rsidRPr="00AE7FAA">
        <w:rPr>
          <w:rFonts w:ascii="Times New Roman" w:eastAsia="Times New Roman" w:hAnsi="Times New Roman" w:cs="Times New Roman"/>
          <w:bCs/>
          <w:sz w:val="28"/>
          <w:szCs w:val="28"/>
          <w:lang w:val="en-US"/>
        </w:rPr>
        <w:t xml:space="preserve"> </w:t>
      </w:r>
      <w:r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B4072FF" w14:textId="77777777" w:rsidR="004F2773" w:rsidRDefault="004F2773">
      <w:pPr>
        <w:rPr>
          <w:rFonts w:ascii="Times New Roman" w:eastAsia="Times New Roman" w:hAnsi="Times New Roman" w:cs="Times New Roman"/>
          <w:b/>
          <w:sz w:val="28"/>
          <w:szCs w:val="28"/>
          <w:lang w:val="en-US"/>
        </w:rPr>
      </w:pPr>
      <w:r>
        <w:rPr>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2AE50143" w14:textId="5292F4F0" w:rsidR="00543769" w:rsidRPr="00543769" w:rsidRDefault="00E450F1"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543769" w:rsidRPr="00543769">
        <w:rPr>
          <w:rFonts w:ascii="Times New Roman" w:hAnsi="Times New Roman" w:cs="Times New Roman"/>
          <w:noProof/>
          <w:sz w:val="24"/>
          <w:szCs w:val="24"/>
        </w:rPr>
        <w:t>[1]</w:t>
      </w:r>
      <w:r w:rsidR="00543769" w:rsidRPr="00543769">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2E6E2C0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w:t>
      </w:r>
      <w:r w:rsidRPr="00543769">
        <w:rPr>
          <w:rFonts w:ascii="Times New Roman" w:hAnsi="Times New Roman" w:cs="Times New Roman"/>
          <w:noProof/>
          <w:sz w:val="24"/>
          <w:szCs w:val="24"/>
        </w:rPr>
        <w:tab/>
        <w:t>D. Soydaner, A Comparison of Optimization Algorithms for Deep Learning, Int. J. Pattern Recognit. Artif. Intell. (2020) 2052013.</w:t>
      </w:r>
    </w:p>
    <w:p w14:paraId="539CB7D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w:t>
      </w:r>
      <w:r w:rsidRPr="00543769">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3E460AD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w:t>
      </w:r>
      <w:r w:rsidRPr="00543769">
        <w:rPr>
          <w:rFonts w:ascii="Times New Roman" w:hAnsi="Times New Roman" w:cs="Times New Roman"/>
          <w:noProof/>
          <w:sz w:val="24"/>
          <w:szCs w:val="24"/>
        </w:rPr>
        <w:tab/>
        <w:t>F. Schneider, L. Balles, P. Hennig, DeepOBS: A deep learning optimizer benchmark suite, ArXiv Prepr. ArXiv1903.05499. (2019).</w:t>
      </w:r>
    </w:p>
    <w:p w14:paraId="201A185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5]</w:t>
      </w:r>
      <w:r w:rsidRPr="00543769">
        <w:rPr>
          <w:rFonts w:ascii="Times New Roman" w:hAnsi="Times New Roman" w:cs="Times New Roman"/>
          <w:noProof/>
          <w:sz w:val="24"/>
          <w:szCs w:val="24"/>
        </w:rPr>
        <w:tab/>
        <w:t>H. Robbins, S. Monro, A stochastic approximation method, Ann. Math. Stat. (1951) 400–407.</w:t>
      </w:r>
    </w:p>
    <w:p w14:paraId="2423C93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6]</w:t>
      </w:r>
      <w:r w:rsidRPr="00543769">
        <w:rPr>
          <w:rFonts w:ascii="Times New Roman" w:hAnsi="Times New Roman" w:cs="Times New Roman"/>
          <w:noProof/>
          <w:sz w:val="24"/>
          <w:szCs w:val="24"/>
        </w:rPr>
        <w:tab/>
        <w:t>G. Hinton, N. Srivastava, K. Swersky, Neural networks for machine learning, Coursera, Video Lect. 264 (2012).</w:t>
      </w:r>
    </w:p>
    <w:p w14:paraId="0BEA60F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7]</w:t>
      </w:r>
      <w:r w:rsidRPr="00543769">
        <w:rPr>
          <w:rFonts w:ascii="Times New Roman" w:hAnsi="Times New Roman" w:cs="Times New Roman"/>
          <w:noProof/>
          <w:sz w:val="24"/>
          <w:szCs w:val="24"/>
        </w:rPr>
        <w:tab/>
        <w:t>D.P. Kingma, J. Ba, Adam: A method for stochastic optimization, ArXiv Prepr. ArXiv1412.6980. (2014).</w:t>
      </w:r>
    </w:p>
    <w:p w14:paraId="39971A2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8]</w:t>
      </w:r>
      <w:r w:rsidRPr="00543769">
        <w:rPr>
          <w:rFonts w:ascii="Times New Roman" w:hAnsi="Times New Roman" w:cs="Times New Roman"/>
          <w:noProof/>
          <w:sz w:val="24"/>
          <w:szCs w:val="24"/>
        </w:rPr>
        <w:tab/>
        <w:t>B.T. Polyak, Some methods of speeding up the convergence of iteration methods, USSR Comput. Math. Math. Phys. 4 (1964) 1–17.</w:t>
      </w:r>
    </w:p>
    <w:p w14:paraId="74D43BD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9]</w:t>
      </w:r>
      <w:r w:rsidRPr="00543769">
        <w:rPr>
          <w:rFonts w:ascii="Times New Roman" w:hAnsi="Times New Roman" w:cs="Times New Roman"/>
          <w:noProof/>
          <w:sz w:val="24"/>
          <w:szCs w:val="24"/>
        </w:rPr>
        <w:tab/>
        <w:t>J. Duchi, E. Hazan, Y. Singer, Adaptive subgradient methods for online learning and stochastic optimization., J. Mach. Learn. Res. 12 (2011).</w:t>
      </w:r>
    </w:p>
    <w:p w14:paraId="0D096F5F"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0]</w:t>
      </w:r>
      <w:r w:rsidRPr="00543769">
        <w:rPr>
          <w:rFonts w:ascii="Times New Roman" w:hAnsi="Times New Roman" w:cs="Times New Roman"/>
          <w:noProof/>
          <w:sz w:val="24"/>
          <w:szCs w:val="24"/>
        </w:rPr>
        <w:tab/>
        <w:t>M.D. Zeiler, Adadelta: an adaptive learning rate method, ArXiv Prepr. ArXiv1212.5701. (2012).</w:t>
      </w:r>
    </w:p>
    <w:p w14:paraId="3E023A2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1]</w:t>
      </w:r>
      <w:r w:rsidRPr="00543769">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767D84D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2]</w:t>
      </w:r>
      <w:r w:rsidRPr="00543769">
        <w:rPr>
          <w:rFonts w:ascii="Times New Roman" w:hAnsi="Times New Roman" w:cs="Times New Roman"/>
          <w:noProof/>
          <w:sz w:val="24"/>
          <w:szCs w:val="24"/>
        </w:rPr>
        <w:tab/>
        <w:t>T. Dozat, Incorporating nesterov momentum into adam, (2016).</w:t>
      </w:r>
    </w:p>
    <w:p w14:paraId="485E1F6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3]</w:t>
      </w:r>
      <w:r w:rsidRPr="00543769">
        <w:rPr>
          <w:rFonts w:ascii="Times New Roman" w:hAnsi="Times New Roman" w:cs="Times New Roman"/>
          <w:noProof/>
          <w:sz w:val="24"/>
          <w:szCs w:val="24"/>
        </w:rPr>
        <w:tab/>
        <w:t>J.R. Sashank, K. Satyen, K. Sanjiv, On the convergence of adam and beyond, in: Int. Conf. Learn. Represent., 2018.</w:t>
      </w:r>
    </w:p>
    <w:p w14:paraId="5DE83AB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4]</w:t>
      </w:r>
      <w:r w:rsidRPr="00543769">
        <w:rPr>
          <w:rFonts w:ascii="Times New Roman" w:hAnsi="Times New Roman" w:cs="Times New Roman"/>
          <w:noProof/>
          <w:sz w:val="24"/>
          <w:szCs w:val="24"/>
        </w:rPr>
        <w:tab/>
        <w:t>N. Shazeer, M. Stern, Adafactor: Adaptive learning rates with sublinear memory cost, ArXiv Prepr. ArXiv1804.04235. (2018).</w:t>
      </w:r>
    </w:p>
    <w:p w14:paraId="3120649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5]</w:t>
      </w:r>
      <w:r w:rsidRPr="00543769">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42BF582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6]</w:t>
      </w:r>
      <w:r w:rsidRPr="00543769">
        <w:rPr>
          <w:rFonts w:ascii="Times New Roman" w:hAnsi="Times New Roman" w:cs="Times New Roman"/>
          <w:noProof/>
          <w:sz w:val="24"/>
          <w:szCs w:val="24"/>
        </w:rPr>
        <w:tab/>
        <w:t xml:space="preserve">H. Huang, C. Wang, B. Dong, Nostalgic Adam: Weighting more of the past gradients </w:t>
      </w:r>
      <w:r w:rsidRPr="00543769">
        <w:rPr>
          <w:rFonts w:ascii="Times New Roman" w:hAnsi="Times New Roman" w:cs="Times New Roman"/>
          <w:noProof/>
          <w:sz w:val="24"/>
          <w:szCs w:val="24"/>
        </w:rPr>
        <w:lastRenderedPageBreak/>
        <w:t>when designing the adaptive learning rate, ArXiv Prepr. ArXiv1805.07557. (2018).</w:t>
      </w:r>
    </w:p>
    <w:p w14:paraId="41A5E0E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7]</w:t>
      </w:r>
      <w:r w:rsidRPr="00543769">
        <w:rPr>
          <w:rFonts w:ascii="Times New Roman" w:hAnsi="Times New Roman" w:cs="Times New Roman"/>
          <w:noProof/>
          <w:sz w:val="24"/>
          <w:szCs w:val="24"/>
        </w:rPr>
        <w:tab/>
        <w:t>M.C. Mukkamala, M. Hein, Variants of rmsprop and adagrad with logarithmic regret bounds, ArXiv Prepr. ArXiv1706.05507. (2017).</w:t>
      </w:r>
    </w:p>
    <w:p w14:paraId="13B2E19B"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8]</w:t>
      </w:r>
      <w:r w:rsidRPr="00543769">
        <w:rPr>
          <w:rFonts w:ascii="Times New Roman" w:hAnsi="Times New Roman" w:cs="Times New Roman"/>
          <w:noProof/>
          <w:sz w:val="24"/>
          <w:szCs w:val="24"/>
        </w:rPr>
        <w:tab/>
        <w:t>M. Zaheer, S. Reddi, D. Sachan, S. Kale, S. Kumar, Adaptive methods for nonconvex optimization, in: Adv. Neural Inf. Process. Syst., 2018: pp. 9793–9803.</w:t>
      </w:r>
    </w:p>
    <w:p w14:paraId="5085B44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9]</w:t>
      </w:r>
      <w:r w:rsidRPr="00543769">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3462C24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0]</w:t>
      </w:r>
      <w:r w:rsidRPr="00543769">
        <w:rPr>
          <w:rFonts w:ascii="Times New Roman" w:hAnsi="Times New Roman" w:cs="Times New Roman"/>
          <w:noProof/>
          <w:sz w:val="24"/>
          <w:szCs w:val="24"/>
        </w:rPr>
        <w:tab/>
        <w:t>L. Luo, Y. Xiong, Y. Liu, X. Sun, Adaptive gradient methods with dynamic bound of learning rate, ArXiv Prepr. ArXiv1902.09843. (2019).</w:t>
      </w:r>
    </w:p>
    <w:p w14:paraId="4BC391C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1]</w:t>
      </w:r>
      <w:r w:rsidRPr="00543769">
        <w:rPr>
          <w:rFonts w:ascii="Times New Roman" w:hAnsi="Times New Roman" w:cs="Times New Roman"/>
          <w:noProof/>
          <w:sz w:val="24"/>
          <w:szCs w:val="24"/>
        </w:rPr>
        <w:tab/>
        <w:t>L. Bottou, F.E. Curtis, J. Nocedal, Optimization methods for large-scale machine learning, Siam Rev. 60 (2018) 223–311.</w:t>
      </w:r>
    </w:p>
    <w:p w14:paraId="28BD634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2]</w:t>
      </w:r>
      <w:r w:rsidRPr="00543769">
        <w:rPr>
          <w:rFonts w:ascii="Times New Roman" w:hAnsi="Times New Roman" w:cs="Times New Roman"/>
          <w:noProof/>
          <w:sz w:val="24"/>
          <w:szCs w:val="24"/>
        </w:rPr>
        <w:tab/>
        <w:t>J. Ngiam, A. Khosla, M. Kim, J. Nam, H. Lee, A. Ng, BMultimodal deep learning,[in Proc. 28th Int. Conf, Mach. Learn. 2 (2011).</w:t>
      </w:r>
    </w:p>
    <w:p w14:paraId="049673A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3]</w:t>
      </w:r>
      <w:r w:rsidRPr="00543769">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1ADFDE3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4]</w:t>
      </w:r>
      <w:r w:rsidRPr="00543769">
        <w:rPr>
          <w:rFonts w:ascii="Times New Roman" w:hAnsi="Times New Roman" w:cs="Times New Roman"/>
          <w:noProof/>
          <w:sz w:val="24"/>
          <w:szCs w:val="24"/>
        </w:rPr>
        <w:tab/>
        <w:t>D. Halliday, R. Resnick, J. Walker, Fundamentals of physics, John Wiley &amp; Sons, 2013.</w:t>
      </w:r>
    </w:p>
    <w:p w14:paraId="195C597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5]</w:t>
      </w:r>
      <w:r w:rsidRPr="00543769">
        <w:rPr>
          <w:rFonts w:ascii="Times New Roman" w:hAnsi="Times New Roman" w:cs="Times New Roman"/>
          <w:noProof/>
          <w:sz w:val="24"/>
          <w:szCs w:val="24"/>
        </w:rPr>
        <w:tab/>
        <w:t>Inverse trigonometric functions, Wikipedia. (2021). https://en.wikipedia.org/wiki/Inverse_trigonometric_functions (accessed August 1, 2021).</w:t>
      </w:r>
    </w:p>
    <w:p w14:paraId="06E2002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6]</w:t>
      </w:r>
      <w:r w:rsidRPr="00543769">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72BC52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7]</w:t>
      </w:r>
      <w:r w:rsidRPr="00543769">
        <w:rPr>
          <w:rFonts w:ascii="Times New Roman" w:hAnsi="Times New Roman" w:cs="Times New Roman"/>
          <w:noProof/>
          <w:sz w:val="24"/>
          <w:szCs w:val="24"/>
        </w:rPr>
        <w:tab/>
        <w:t>A. NG, Understanding Exponentially Weighted Averages (C2W2L04), (2017). https://www.youtube.com/watch?v=NxTFlzBjS-4 (accessed August 1, 2021).</w:t>
      </w:r>
    </w:p>
    <w:p w14:paraId="5537813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8]</w:t>
      </w:r>
      <w:r w:rsidRPr="00543769">
        <w:rPr>
          <w:rFonts w:ascii="Times New Roman" w:hAnsi="Times New Roman" w:cs="Times New Roman"/>
          <w:noProof/>
          <w:sz w:val="24"/>
          <w:szCs w:val="24"/>
        </w:rPr>
        <w:tab/>
        <w:t>E. Bisong, Google Colaboratory, in: Build. Mach. Learn. Deep Learn. Model. Google Cloud Platf., Springer, 2019: pp. 59–64.</w:t>
      </w:r>
    </w:p>
    <w:p w14:paraId="4D644A0F"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9]</w:t>
      </w:r>
      <w:r w:rsidRPr="00543769">
        <w:rPr>
          <w:rFonts w:ascii="Times New Roman" w:hAnsi="Times New Roman" w:cs="Times New Roman"/>
          <w:noProof/>
          <w:sz w:val="24"/>
          <w:szCs w:val="24"/>
        </w:rPr>
        <w:tab/>
        <w:t>Y. LeCun, L. Bottou, Y. Bengio, P. Haffner, Gradient-based learning applied to document recognition, Proc. IEEE. 86 (1998) 2278–2324.</w:t>
      </w:r>
    </w:p>
    <w:p w14:paraId="1B79F4B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0]</w:t>
      </w:r>
      <w:r w:rsidRPr="00543769">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0AD22F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1]</w:t>
      </w:r>
      <w:r w:rsidRPr="00543769">
        <w:rPr>
          <w:rFonts w:ascii="Times New Roman" w:hAnsi="Times New Roman" w:cs="Times New Roman"/>
          <w:noProof/>
          <w:sz w:val="24"/>
          <w:szCs w:val="24"/>
        </w:rPr>
        <w:tab/>
        <w:t>A. Krizhevsky, G. Hinton, others, Learning multiple layers of features from tiny images, (2009).</w:t>
      </w:r>
    </w:p>
    <w:p w14:paraId="7D22159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2]</w:t>
      </w:r>
      <w:r w:rsidRPr="00543769">
        <w:rPr>
          <w:rFonts w:ascii="Times New Roman" w:hAnsi="Times New Roman" w:cs="Times New Roman"/>
          <w:noProof/>
          <w:sz w:val="24"/>
          <w:szCs w:val="24"/>
        </w:rPr>
        <w:tab/>
        <w:t xml:space="preserve">K. Simonyan, A. Zisserman, Very deep convolutional networks for large-scale image </w:t>
      </w:r>
      <w:r w:rsidRPr="00543769">
        <w:rPr>
          <w:rFonts w:ascii="Times New Roman" w:hAnsi="Times New Roman" w:cs="Times New Roman"/>
          <w:noProof/>
          <w:sz w:val="24"/>
          <w:szCs w:val="24"/>
        </w:rPr>
        <w:lastRenderedPageBreak/>
        <w:t>recognition, ArXiv Prepr. ArXiv1409.1556. (2014).</w:t>
      </w:r>
    </w:p>
    <w:p w14:paraId="1FA3623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3]</w:t>
      </w:r>
      <w:r w:rsidRPr="00543769">
        <w:rPr>
          <w:rFonts w:ascii="Times New Roman" w:hAnsi="Times New Roman" w:cs="Times New Roman"/>
          <w:noProof/>
          <w:sz w:val="24"/>
          <w:szCs w:val="24"/>
        </w:rPr>
        <w:tab/>
        <w:t>K. He, X. Zhang, S. Ren, J. Sun, Deep residual learning for image recognition, in: Proc. IEEE Conf. Comput. Vis. Pattern Recognit., 2016: pp. 770–778.</w:t>
      </w:r>
    </w:p>
    <w:p w14:paraId="59FB33A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4]</w:t>
      </w:r>
      <w:r w:rsidRPr="00543769">
        <w:rPr>
          <w:rFonts w:ascii="Times New Roman" w:hAnsi="Times New Roman" w:cs="Times New Roman"/>
          <w:noProof/>
          <w:sz w:val="24"/>
          <w:szCs w:val="24"/>
        </w:rPr>
        <w:tab/>
        <w:t>M. Tan, Q. V Le, Efficientnet: Rethinking model scaling for convolutional neural networks, ArXiv Prepr. ArXiv1905.11946. (2019).</w:t>
      </w:r>
    </w:p>
    <w:p w14:paraId="14F8F0C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5]</w:t>
      </w:r>
      <w:r w:rsidRPr="00543769">
        <w:rPr>
          <w:rFonts w:ascii="Times New Roman" w:hAnsi="Times New Roman" w:cs="Times New Roman"/>
          <w:noProof/>
          <w:sz w:val="24"/>
          <w:szCs w:val="24"/>
        </w:rPr>
        <w:tab/>
        <w:t>K. You, M. Long, J. Wang, M.I. Jordan, How Does Learning Rate Decay Help Modern Neural Networks?, (2019).</w:t>
      </w:r>
    </w:p>
    <w:p w14:paraId="2D38A4E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6]</w:t>
      </w:r>
      <w:r w:rsidRPr="00543769">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711A2F3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7]</w:t>
      </w:r>
      <w:r w:rsidRPr="00543769">
        <w:rPr>
          <w:rFonts w:ascii="Times New Roman" w:hAnsi="Times New Roman" w:cs="Times New Roman"/>
          <w:noProof/>
          <w:sz w:val="24"/>
          <w:szCs w:val="24"/>
        </w:rPr>
        <w:tab/>
        <w:t>L. Prechelt, Early stopping-but when?, in: Neural Networks: Tricks of the Trade, Springer, 1998: pp. 55–69.</w:t>
      </w:r>
    </w:p>
    <w:p w14:paraId="14933FC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8]</w:t>
      </w:r>
      <w:r w:rsidRPr="00543769">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7001AE0B"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9]</w:t>
      </w:r>
      <w:r w:rsidRPr="00543769">
        <w:rPr>
          <w:rFonts w:ascii="Times New Roman" w:hAnsi="Times New Roman" w:cs="Times New Roman"/>
          <w:noProof/>
          <w:sz w:val="24"/>
          <w:szCs w:val="24"/>
        </w:rPr>
        <w:tab/>
        <w:t>A.Y. Ng, Feature selection, L 1 vs. L 2 regularization, and rotational invariance, in: Proc. Twenty-First Int. Conf. Mach. Learn., 2004: p. 78.</w:t>
      </w:r>
    </w:p>
    <w:p w14:paraId="0B7EE186"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0]</w:t>
      </w:r>
      <w:r w:rsidRPr="00543769">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D9E792B"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43769">
        <w:rPr>
          <w:rFonts w:ascii="Times New Roman" w:hAnsi="Times New Roman" w:cs="Times New Roman"/>
          <w:noProof/>
          <w:sz w:val="24"/>
          <w:szCs w:val="24"/>
        </w:rPr>
        <w:t>[41]</w:t>
      </w:r>
      <w:r w:rsidRPr="00543769">
        <w:rPr>
          <w:rFonts w:ascii="Times New Roman" w:hAnsi="Times New Roman" w:cs="Times New Roman"/>
          <w:noProof/>
          <w:sz w:val="24"/>
          <w:szCs w:val="24"/>
        </w:rPr>
        <w:tab/>
        <w:t>V. Nair, G.E. Hinton, Rectified linear units improve restricted boltzmann machines, in: ICML, 2010.</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F58F61" w14:textId="77777777" w:rsidR="000E2727" w:rsidRDefault="000E2727" w:rsidP="00BD1942">
      <w:pPr>
        <w:spacing w:line="240" w:lineRule="auto"/>
      </w:pPr>
      <w:r>
        <w:separator/>
      </w:r>
    </w:p>
  </w:endnote>
  <w:endnote w:type="continuationSeparator" w:id="0">
    <w:p w14:paraId="1594374A" w14:textId="77777777" w:rsidR="000E2727" w:rsidRDefault="000E2727"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9E1CAA" w14:textId="77777777" w:rsidR="000E2727" w:rsidRDefault="000E2727" w:rsidP="00BD1942">
      <w:pPr>
        <w:spacing w:line="240" w:lineRule="auto"/>
      </w:pPr>
      <w:r>
        <w:separator/>
      </w:r>
    </w:p>
  </w:footnote>
  <w:footnote w:type="continuationSeparator" w:id="0">
    <w:p w14:paraId="3BF55976" w14:textId="77777777" w:rsidR="000E2727" w:rsidRDefault="000E2727"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NK0FAHUkNLw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102A72"/>
    <w:rsid w:val="00123354"/>
    <w:rsid w:val="0013169F"/>
    <w:rsid w:val="001A1449"/>
    <w:rsid w:val="001A216D"/>
    <w:rsid w:val="001A58FD"/>
    <w:rsid w:val="001B3B0F"/>
    <w:rsid w:val="001C65F3"/>
    <w:rsid w:val="001C6EA9"/>
    <w:rsid w:val="001D46EA"/>
    <w:rsid w:val="001E34C7"/>
    <w:rsid w:val="001F635A"/>
    <w:rsid w:val="001F7F1F"/>
    <w:rsid w:val="00232665"/>
    <w:rsid w:val="002408A0"/>
    <w:rsid w:val="002436DA"/>
    <w:rsid w:val="0024431A"/>
    <w:rsid w:val="00262B62"/>
    <w:rsid w:val="00272F6F"/>
    <w:rsid w:val="00276FA0"/>
    <w:rsid w:val="00277A6B"/>
    <w:rsid w:val="00290653"/>
    <w:rsid w:val="00296CD7"/>
    <w:rsid w:val="002A05A2"/>
    <w:rsid w:val="002A45BC"/>
    <w:rsid w:val="002A563A"/>
    <w:rsid w:val="002B2885"/>
    <w:rsid w:val="002C05F0"/>
    <w:rsid w:val="002F2100"/>
    <w:rsid w:val="003248D0"/>
    <w:rsid w:val="0033349A"/>
    <w:rsid w:val="0033471A"/>
    <w:rsid w:val="00336A9F"/>
    <w:rsid w:val="00344D78"/>
    <w:rsid w:val="00346EA7"/>
    <w:rsid w:val="00356EFA"/>
    <w:rsid w:val="00383183"/>
    <w:rsid w:val="0039316D"/>
    <w:rsid w:val="00397922"/>
    <w:rsid w:val="003A07A1"/>
    <w:rsid w:val="003B3764"/>
    <w:rsid w:val="003C58C0"/>
    <w:rsid w:val="003D72E7"/>
    <w:rsid w:val="003E4F00"/>
    <w:rsid w:val="003E7F65"/>
    <w:rsid w:val="003F35E3"/>
    <w:rsid w:val="003F6881"/>
    <w:rsid w:val="004314C1"/>
    <w:rsid w:val="00443CBA"/>
    <w:rsid w:val="004779BC"/>
    <w:rsid w:val="004804F4"/>
    <w:rsid w:val="004A28D8"/>
    <w:rsid w:val="004B3CA4"/>
    <w:rsid w:val="004B6F12"/>
    <w:rsid w:val="004E606D"/>
    <w:rsid w:val="004E6D18"/>
    <w:rsid w:val="004F2773"/>
    <w:rsid w:val="0050572C"/>
    <w:rsid w:val="0051249B"/>
    <w:rsid w:val="00524BF3"/>
    <w:rsid w:val="00532C55"/>
    <w:rsid w:val="0054299D"/>
    <w:rsid w:val="00543769"/>
    <w:rsid w:val="00545D04"/>
    <w:rsid w:val="00552DEB"/>
    <w:rsid w:val="0057130B"/>
    <w:rsid w:val="00571EAD"/>
    <w:rsid w:val="00595701"/>
    <w:rsid w:val="005D32CC"/>
    <w:rsid w:val="005D33BF"/>
    <w:rsid w:val="005D4148"/>
    <w:rsid w:val="00612789"/>
    <w:rsid w:val="0061794B"/>
    <w:rsid w:val="006362DE"/>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55B6E"/>
    <w:rsid w:val="007A0528"/>
    <w:rsid w:val="007C0AA8"/>
    <w:rsid w:val="007D2E06"/>
    <w:rsid w:val="007D33BF"/>
    <w:rsid w:val="007E01C1"/>
    <w:rsid w:val="007E51F7"/>
    <w:rsid w:val="00801C96"/>
    <w:rsid w:val="00806311"/>
    <w:rsid w:val="0081742E"/>
    <w:rsid w:val="00837E2D"/>
    <w:rsid w:val="00845A02"/>
    <w:rsid w:val="0086117E"/>
    <w:rsid w:val="00874D34"/>
    <w:rsid w:val="00875A87"/>
    <w:rsid w:val="008A292A"/>
    <w:rsid w:val="008C4B63"/>
    <w:rsid w:val="008D32AE"/>
    <w:rsid w:val="008F1E0D"/>
    <w:rsid w:val="008F20A0"/>
    <w:rsid w:val="00904453"/>
    <w:rsid w:val="00907647"/>
    <w:rsid w:val="009349AD"/>
    <w:rsid w:val="009352F9"/>
    <w:rsid w:val="00935A61"/>
    <w:rsid w:val="0095320F"/>
    <w:rsid w:val="00977038"/>
    <w:rsid w:val="009817CE"/>
    <w:rsid w:val="00996C8B"/>
    <w:rsid w:val="009A312C"/>
    <w:rsid w:val="009B2EDF"/>
    <w:rsid w:val="009E1E77"/>
    <w:rsid w:val="009E2875"/>
    <w:rsid w:val="00A02079"/>
    <w:rsid w:val="00A222B3"/>
    <w:rsid w:val="00A352F7"/>
    <w:rsid w:val="00A60467"/>
    <w:rsid w:val="00A81844"/>
    <w:rsid w:val="00A84DCF"/>
    <w:rsid w:val="00A91860"/>
    <w:rsid w:val="00A954BB"/>
    <w:rsid w:val="00AA078F"/>
    <w:rsid w:val="00AC162F"/>
    <w:rsid w:val="00AC2274"/>
    <w:rsid w:val="00AC4C36"/>
    <w:rsid w:val="00AD08F2"/>
    <w:rsid w:val="00AE3973"/>
    <w:rsid w:val="00AE5E15"/>
    <w:rsid w:val="00AE5F48"/>
    <w:rsid w:val="00AE7FAA"/>
    <w:rsid w:val="00B114FB"/>
    <w:rsid w:val="00B30271"/>
    <w:rsid w:val="00B33E6C"/>
    <w:rsid w:val="00B667B6"/>
    <w:rsid w:val="00B8063E"/>
    <w:rsid w:val="00B91FBB"/>
    <w:rsid w:val="00BA67FA"/>
    <w:rsid w:val="00BB197B"/>
    <w:rsid w:val="00BC1CED"/>
    <w:rsid w:val="00BC2FBE"/>
    <w:rsid w:val="00BC3711"/>
    <w:rsid w:val="00BD1942"/>
    <w:rsid w:val="00BD311B"/>
    <w:rsid w:val="00BE1FA4"/>
    <w:rsid w:val="00BF29F3"/>
    <w:rsid w:val="00BF6926"/>
    <w:rsid w:val="00C1346D"/>
    <w:rsid w:val="00C16979"/>
    <w:rsid w:val="00C17E3D"/>
    <w:rsid w:val="00C2663E"/>
    <w:rsid w:val="00C6013C"/>
    <w:rsid w:val="00C873D6"/>
    <w:rsid w:val="00CB599B"/>
    <w:rsid w:val="00CC666D"/>
    <w:rsid w:val="00CE26F6"/>
    <w:rsid w:val="00CE4430"/>
    <w:rsid w:val="00CF399B"/>
    <w:rsid w:val="00CF607C"/>
    <w:rsid w:val="00D03A52"/>
    <w:rsid w:val="00D1364F"/>
    <w:rsid w:val="00D15830"/>
    <w:rsid w:val="00D27C04"/>
    <w:rsid w:val="00D32E2C"/>
    <w:rsid w:val="00D42A22"/>
    <w:rsid w:val="00D45087"/>
    <w:rsid w:val="00D4601E"/>
    <w:rsid w:val="00D47F6B"/>
    <w:rsid w:val="00D54187"/>
    <w:rsid w:val="00D557A8"/>
    <w:rsid w:val="00D65496"/>
    <w:rsid w:val="00D753C0"/>
    <w:rsid w:val="00D76691"/>
    <w:rsid w:val="00D8629E"/>
    <w:rsid w:val="00DB0E5D"/>
    <w:rsid w:val="00DB0F94"/>
    <w:rsid w:val="00DD498A"/>
    <w:rsid w:val="00DD6AED"/>
    <w:rsid w:val="00DE3D3A"/>
    <w:rsid w:val="00DE54CE"/>
    <w:rsid w:val="00DF4C91"/>
    <w:rsid w:val="00E06EFC"/>
    <w:rsid w:val="00E31217"/>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433EA"/>
    <w:rsid w:val="00F47288"/>
    <w:rsid w:val="00F71B61"/>
    <w:rsid w:val="00F82DF2"/>
    <w:rsid w:val="00FA0FA1"/>
    <w:rsid w:val="00FA4333"/>
    <w:rsid w:val="00FA4840"/>
    <w:rsid w:val="00FA6503"/>
    <w:rsid w:val="00FB026E"/>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sv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svg"/><Relationship Id="rId42" Type="http://schemas.openxmlformats.org/officeDocument/2006/relationships/image" Target="media/image35.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svg"/><Relationship Id="rId32" Type="http://schemas.openxmlformats.org/officeDocument/2006/relationships/image" Target="media/image25.svg"/><Relationship Id="rId37" Type="http://schemas.openxmlformats.org/officeDocument/2006/relationships/image" Target="media/image30.png"/><Relationship Id="rId40" Type="http://schemas.openxmlformats.org/officeDocument/2006/relationships/image" Target="media/image33.sv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sv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sv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3</TotalTime>
  <Pages>38</Pages>
  <Words>13439</Words>
  <Characters>76605</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77</cp:revision>
  <dcterms:created xsi:type="dcterms:W3CDTF">2020-12-16T18:23:00Z</dcterms:created>
  <dcterms:modified xsi:type="dcterms:W3CDTF">2021-01-1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